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D8D28" w14:textId="6C117915" w:rsidR="00367AC7" w:rsidRPr="007021CA" w:rsidRDefault="003447D0" w:rsidP="006D594D">
      <w:pPr>
        <w:pStyle w:val="NoSpacing"/>
        <w:spacing w:line="360" w:lineRule="auto"/>
        <w:rPr>
          <w:lang w:val="en-CA"/>
        </w:rPr>
      </w:pPr>
      <w:bookmarkStart w:id="0" w:name="_Toc501441631"/>
      <w:r>
        <w:rPr>
          <w:lang w:val="en-CA"/>
        </w:rPr>
        <w:t xml:space="preserve"> </w:t>
      </w:r>
    </w:p>
    <w:p w14:paraId="20A1CA6F" w14:textId="77777777" w:rsidR="00367AC7" w:rsidRPr="007021CA" w:rsidRDefault="00367AC7" w:rsidP="006D594D">
      <w:pPr>
        <w:pStyle w:val="Default"/>
        <w:spacing w:line="360" w:lineRule="auto"/>
      </w:pPr>
    </w:p>
    <w:p w14:paraId="4163A022" w14:textId="26F28B9A" w:rsidR="00367AC7" w:rsidRPr="007021CA" w:rsidRDefault="00367AC7" w:rsidP="006D594D">
      <w:pPr>
        <w:spacing w:line="360" w:lineRule="auto"/>
        <w:jc w:val="center"/>
        <w:rPr>
          <w:sz w:val="40"/>
          <w:szCs w:val="40"/>
        </w:rPr>
      </w:pPr>
      <w:r w:rsidRPr="007021CA">
        <w:t xml:space="preserve"> </w:t>
      </w:r>
      <w:r w:rsidR="00E24206">
        <w:rPr>
          <w:sz w:val="40"/>
          <w:szCs w:val="40"/>
        </w:rPr>
        <w:t>Problem_Set_</w:t>
      </w:r>
      <w:r w:rsidR="00C70E41">
        <w:rPr>
          <w:sz w:val="40"/>
          <w:szCs w:val="40"/>
        </w:rPr>
        <w:t>4</w:t>
      </w:r>
      <w:bookmarkStart w:id="1" w:name="_GoBack"/>
      <w:bookmarkEnd w:id="1"/>
      <w:r w:rsidR="00623303" w:rsidRPr="007021CA">
        <w:rPr>
          <w:sz w:val="40"/>
          <w:szCs w:val="40"/>
        </w:rPr>
        <w:t xml:space="preserve"> </w:t>
      </w:r>
    </w:p>
    <w:p w14:paraId="360093BD" w14:textId="77777777" w:rsidR="00983BB3" w:rsidRPr="007021CA" w:rsidRDefault="00983BB3" w:rsidP="006D594D">
      <w:pPr>
        <w:spacing w:line="360" w:lineRule="auto"/>
        <w:jc w:val="center"/>
        <w:rPr>
          <w:b/>
          <w:sz w:val="28"/>
          <w:szCs w:val="28"/>
        </w:rPr>
      </w:pPr>
    </w:p>
    <w:p w14:paraId="60FCFB07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 w:val="28"/>
          <w:szCs w:val="28"/>
        </w:rPr>
      </w:pPr>
      <w:r w:rsidRPr="007021CA">
        <w:rPr>
          <w:rFonts w:cs="Times New Roman"/>
          <w:sz w:val="28"/>
          <w:szCs w:val="28"/>
        </w:rPr>
        <w:t>By</w:t>
      </w:r>
    </w:p>
    <w:p w14:paraId="64372FAE" w14:textId="235FF746" w:rsidR="00367AC7" w:rsidRDefault="00623303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 w:rsidRPr="007021CA">
        <w:rPr>
          <w:rFonts w:cs="Times New Roman"/>
          <w:b/>
          <w:sz w:val="28"/>
          <w:szCs w:val="28"/>
        </w:rPr>
        <w:t>Behrooz Jadidi</w:t>
      </w:r>
    </w:p>
    <w:p w14:paraId="339DFB31" w14:textId="55A7DABD" w:rsidR="00D73DE8" w:rsidRPr="007021CA" w:rsidRDefault="00D73DE8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tudent ID: 501001145</w:t>
      </w:r>
    </w:p>
    <w:p w14:paraId="342D14E2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4086E071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7612E54E" w14:textId="77777777" w:rsidR="00367AC7" w:rsidRPr="007021CA" w:rsidRDefault="00367AC7" w:rsidP="006D594D">
      <w:pPr>
        <w:pStyle w:val="Default"/>
        <w:spacing w:line="360" w:lineRule="auto"/>
      </w:pPr>
    </w:p>
    <w:p w14:paraId="338BDA13" w14:textId="642A3079" w:rsidR="009C62A8" w:rsidRDefault="009C62A8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D73DE8">
        <w:rPr>
          <w:sz w:val="28"/>
          <w:szCs w:val="28"/>
        </w:rPr>
        <w:t xml:space="preserve">AE/ME8112 - Comp Fluid </w:t>
      </w:r>
      <w:proofErr w:type="spellStart"/>
      <w:r w:rsidRPr="00D73DE8">
        <w:rPr>
          <w:sz w:val="28"/>
          <w:szCs w:val="28"/>
        </w:rPr>
        <w:t>Dyn</w:t>
      </w:r>
      <w:proofErr w:type="spellEnd"/>
      <w:r w:rsidRPr="00D73DE8">
        <w:rPr>
          <w:sz w:val="28"/>
          <w:szCs w:val="28"/>
        </w:rPr>
        <w:t>/Heat Transfer</w:t>
      </w:r>
    </w:p>
    <w:p w14:paraId="3EAE7C39" w14:textId="1760164A" w:rsidR="00367AC7" w:rsidRDefault="00367AC7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B829BE0" w14:textId="77777777" w:rsidR="001552D3" w:rsidRPr="007021CA" w:rsidRDefault="001552D3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6E074E4" w14:textId="1AE9569A" w:rsidR="00367AC7" w:rsidRPr="007021CA" w:rsidRDefault="00367AC7" w:rsidP="006D594D">
      <w:pPr>
        <w:spacing w:line="360" w:lineRule="auto"/>
        <w:ind w:left="1440" w:firstLine="720"/>
        <w:jc w:val="left"/>
        <w:rPr>
          <w:rFonts w:cs="Times New Roman"/>
          <w:szCs w:val="24"/>
        </w:rPr>
      </w:pPr>
      <w:r w:rsidRPr="007021CA">
        <w:rPr>
          <w:rFonts w:cs="Times New Roman"/>
          <w:b/>
          <w:sz w:val="28"/>
          <w:szCs w:val="28"/>
        </w:rPr>
        <w:t>Supervisor:</w:t>
      </w:r>
      <w:r w:rsidRPr="007021CA">
        <w:rPr>
          <w:rFonts w:cs="Times New Roman"/>
          <w:szCs w:val="24"/>
        </w:rPr>
        <w:t xml:space="preserve"> </w:t>
      </w:r>
      <w:r w:rsidRPr="007021CA">
        <w:rPr>
          <w:rFonts w:cs="Times New Roman"/>
          <w:szCs w:val="24"/>
        </w:rPr>
        <w:tab/>
      </w:r>
      <w:r w:rsidR="00E74943">
        <w:rPr>
          <w:rFonts w:cs="Times New Roman"/>
          <w:szCs w:val="24"/>
        </w:rPr>
        <w:t xml:space="preserve">Prof. Seth </w:t>
      </w:r>
      <w:r w:rsidR="001552D3">
        <w:rPr>
          <w:rFonts w:cs="Times New Roman"/>
          <w:szCs w:val="24"/>
        </w:rPr>
        <w:t>Dworkin</w:t>
      </w:r>
    </w:p>
    <w:p w14:paraId="3C9CE89C" w14:textId="6AF4DAD4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4E7BD653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6A948189" w14:textId="7FDA09C9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6AB669D7" w14:textId="730746D4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7935182A" w14:textId="04ED0BDB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14EC8922" w14:textId="51559625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5B6DFD81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09B0C4B0" w14:textId="77777777" w:rsidR="00983BB3" w:rsidRPr="007021CA" w:rsidRDefault="00983BB3" w:rsidP="006D594D">
      <w:pPr>
        <w:pStyle w:val="Default"/>
        <w:spacing w:line="360" w:lineRule="auto"/>
      </w:pPr>
    </w:p>
    <w:p w14:paraId="5D764E01" w14:textId="5EC6B037" w:rsidR="00983BB3" w:rsidRPr="007021CA" w:rsidRDefault="00983BB3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7021CA">
        <w:rPr>
          <w:sz w:val="28"/>
          <w:szCs w:val="28"/>
        </w:rPr>
        <w:t>Toronto, Ontario, Canada, 20</w:t>
      </w:r>
      <w:r w:rsidR="00623303" w:rsidRPr="007021CA">
        <w:rPr>
          <w:sz w:val="28"/>
          <w:szCs w:val="28"/>
        </w:rPr>
        <w:t>20</w:t>
      </w:r>
    </w:p>
    <w:p w14:paraId="1EA8BECB" w14:textId="4A67F8D4" w:rsidR="00367AC7" w:rsidRPr="007021CA" w:rsidRDefault="00983BB3" w:rsidP="006D594D">
      <w:pPr>
        <w:pStyle w:val="NoSpacing"/>
        <w:spacing w:line="360" w:lineRule="auto"/>
        <w:jc w:val="center"/>
        <w:rPr>
          <w:lang w:val="en-CA"/>
        </w:rPr>
      </w:pPr>
      <w:r w:rsidRPr="007021CA">
        <w:rPr>
          <w:sz w:val="28"/>
          <w:szCs w:val="28"/>
        </w:rPr>
        <w:t xml:space="preserve">© </w:t>
      </w:r>
      <w:r w:rsidR="00623303" w:rsidRPr="007021CA">
        <w:rPr>
          <w:sz w:val="28"/>
          <w:szCs w:val="28"/>
        </w:rPr>
        <w:t>Behrooz Jadidi</w:t>
      </w:r>
      <w:r w:rsidRPr="007021CA">
        <w:rPr>
          <w:sz w:val="28"/>
          <w:szCs w:val="28"/>
        </w:rPr>
        <w:t xml:space="preserve"> 20</w:t>
      </w:r>
      <w:r w:rsidR="00623303" w:rsidRPr="007021CA">
        <w:rPr>
          <w:sz w:val="28"/>
          <w:szCs w:val="28"/>
        </w:rPr>
        <w:t>2</w:t>
      </w:r>
      <w:r w:rsidR="002C21FA" w:rsidRPr="007021CA">
        <w:rPr>
          <w:sz w:val="28"/>
          <w:szCs w:val="28"/>
        </w:rPr>
        <w:t>0</w:t>
      </w:r>
    </w:p>
    <w:p w14:paraId="6A7800C6" w14:textId="3FEC6F31" w:rsidR="00C15ADF" w:rsidRDefault="00C15ADF" w:rsidP="006D594D">
      <w:pPr>
        <w:pStyle w:val="NoSpacing"/>
        <w:spacing w:line="360" w:lineRule="auto"/>
        <w:rPr>
          <w:lang w:val="en-CA"/>
        </w:rPr>
      </w:pPr>
      <w:r>
        <w:rPr>
          <w:lang w:val="en-CA"/>
        </w:rPr>
        <w:br w:type="page"/>
      </w:r>
    </w:p>
    <w:p w14:paraId="6C72738E" w14:textId="77777777" w:rsidR="00C15ADF" w:rsidRPr="007021CA" w:rsidRDefault="00C15ADF" w:rsidP="006D594D">
      <w:pPr>
        <w:pStyle w:val="NoSpacing"/>
        <w:spacing w:line="360" w:lineRule="auto"/>
        <w:rPr>
          <w:lang w:val="en-CA"/>
        </w:rPr>
        <w:sectPr w:rsidR="00C15ADF" w:rsidRPr="007021CA" w:rsidSect="00214742">
          <w:headerReference w:type="default" r:id="rId8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789ABC97" w14:textId="217BBFA4" w:rsidR="00D135AF" w:rsidRDefault="00093769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proofErr w:type="spellStart"/>
      <w:r w:rsidRPr="00093769">
        <w:rPr>
          <w:rFonts w:cstheme="majorBidi"/>
          <w:b/>
          <w:bCs/>
          <w:sz w:val="32"/>
          <w:szCs w:val="32"/>
          <w:lang w:val="en-CA"/>
        </w:rPr>
        <w:lastRenderedPageBreak/>
        <w:t>Problem_Set</w:t>
      </w:r>
      <w:proofErr w:type="spellEnd"/>
      <w:r w:rsidRPr="00093769">
        <w:rPr>
          <w:rFonts w:cstheme="majorBidi"/>
          <w:b/>
          <w:bCs/>
          <w:sz w:val="32"/>
          <w:szCs w:val="32"/>
          <w:lang w:val="en-CA"/>
        </w:rPr>
        <w:t>_</w:t>
      </w:r>
      <w:r w:rsidR="00F47365">
        <w:rPr>
          <w:rFonts w:cstheme="majorBidi"/>
          <w:b/>
          <w:bCs/>
          <w:sz w:val="32"/>
          <w:szCs w:val="32"/>
          <w:lang w:val="en-CA"/>
        </w:rPr>
        <w:t>#</w:t>
      </w:r>
      <w:r w:rsidR="009806EE">
        <w:rPr>
          <w:rFonts w:cstheme="majorBidi"/>
          <w:b/>
          <w:bCs/>
          <w:sz w:val="32"/>
          <w:szCs w:val="32"/>
          <w:lang w:val="en-CA"/>
        </w:rPr>
        <w:t xml:space="preserve"> Questions</w:t>
      </w:r>
    </w:p>
    <w:p w14:paraId="37AA5DC9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5AAADD1B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7115FD2A" w14:textId="77777777" w:rsidR="00FE3031" w:rsidRDefault="003C0FDC" w:rsidP="00F47365">
      <w:pPr>
        <w:pStyle w:val="ListParagraph"/>
        <w:numPr>
          <w:ilvl w:val="0"/>
          <w:numId w:val="38"/>
        </w:numPr>
        <w:spacing w:line="360" w:lineRule="auto"/>
        <w:rPr>
          <w:rFonts w:ascii="TimesNewRomanPSMT" w:hAnsi="TimesNewRomanPSMT" w:cs="TimesNewRomanPSMT"/>
          <w:szCs w:val="24"/>
          <w:lang w:val="en-CA"/>
        </w:rPr>
        <w:sectPr w:rsidR="00FE3031" w:rsidSect="006A1AD4">
          <w:headerReference w:type="default" r:id="rId9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rPr>
          <w:rFonts w:ascii="TimesNewRomanPSMT" w:hAnsi="TimesNewRomanPSMT" w:cs="TimesNewRomanPSMT"/>
          <w:szCs w:val="24"/>
          <w:lang w:val="en-CA"/>
        </w:rPr>
        <w:t>D</w:t>
      </w:r>
    </w:p>
    <w:p w14:paraId="476338B4" w14:textId="494EDA35" w:rsidR="00A871E8" w:rsidRPr="00F47365" w:rsidRDefault="00A871E8" w:rsidP="00F47365">
      <w:pPr>
        <w:pStyle w:val="ListParagraph"/>
        <w:numPr>
          <w:ilvl w:val="0"/>
          <w:numId w:val="38"/>
        </w:num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F47365">
        <w:rPr>
          <w:rFonts w:ascii="Times New Roman" w:hAnsi="Times New Roman" w:cs="Times New Roman"/>
          <w:szCs w:val="24"/>
        </w:rPr>
        <w:br w:type="page"/>
      </w:r>
    </w:p>
    <w:sdt>
      <w:sdtPr>
        <w:rPr>
          <w:rFonts w:eastAsiaTheme="minorHAnsi" w:cstheme="minorBidi"/>
          <w:b w:val="0"/>
          <w:color w:val="auto"/>
          <w:sz w:val="24"/>
          <w:szCs w:val="22"/>
          <w14:numForm w14:val="default"/>
          <w14:numSpacing w14:val="default"/>
        </w:rPr>
        <w:id w:val="-1583902483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111CC05" w14:textId="245C0A1F" w:rsidR="00983BB3" w:rsidRPr="007021CA" w:rsidRDefault="003938C1" w:rsidP="006D594D">
          <w:pPr>
            <w:pStyle w:val="TOCHeading"/>
            <w:numPr>
              <w:ilvl w:val="0"/>
              <w:numId w:val="0"/>
            </w:numPr>
            <w:spacing w:line="360" w:lineRule="auto"/>
          </w:pPr>
          <w:r w:rsidRPr="007021CA">
            <w:t xml:space="preserve">List of </w:t>
          </w:r>
          <w:r w:rsidR="00983BB3" w:rsidRPr="007021CA">
            <w:t>Contents</w:t>
          </w:r>
        </w:p>
        <w:p w14:paraId="255BC25C" w14:textId="6FFA20B3" w:rsidR="00F47365" w:rsidRDefault="00983BB3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r w:rsidRPr="007021CA">
            <w:fldChar w:fldCharType="begin"/>
          </w:r>
          <w:r w:rsidRPr="007021CA">
            <w:instrText xml:space="preserve"> TOC \o "1-3" \h \z \u </w:instrText>
          </w:r>
          <w:r w:rsidRPr="007021CA">
            <w:fldChar w:fldCharType="separate"/>
          </w:r>
          <w:hyperlink w:anchor="_Toc43025233" w:history="1">
            <w:r w:rsidR="00F47365" w:rsidRPr="00BA37B6">
              <w:rPr>
                <w:rStyle w:val="Hyperlink"/>
                <w:noProof/>
              </w:rPr>
              <w:t>1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noProof/>
              </w:rPr>
              <w:t>Question_1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3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1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4C3C0A4E" w14:textId="381AEDC4" w:rsidR="00F47365" w:rsidRDefault="00C70E41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hyperlink w:anchor="_Toc43025234" w:history="1">
            <w:r w:rsidR="00F47365" w:rsidRPr="00BA37B6">
              <w:rPr>
                <w:rStyle w:val="Hyperlink"/>
                <w:rFonts w:eastAsia="Calibri"/>
                <w:noProof/>
              </w:rPr>
              <w:t>2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rFonts w:eastAsia="Calibri"/>
                <w:noProof/>
              </w:rPr>
              <w:t>References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4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2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16B5463F" w14:textId="308CD1DC" w:rsidR="00983BB3" w:rsidRPr="007021CA" w:rsidRDefault="00983BB3" w:rsidP="006D594D">
          <w:pPr>
            <w:spacing w:line="360" w:lineRule="auto"/>
          </w:pPr>
          <w:r w:rsidRPr="007021CA">
            <w:rPr>
              <w:b/>
              <w:bCs/>
              <w:noProof/>
            </w:rPr>
            <w:fldChar w:fldCharType="end"/>
          </w:r>
        </w:p>
      </w:sdtContent>
    </w:sdt>
    <w:p w14:paraId="6FA20DA2" w14:textId="77777777" w:rsidR="002939DC" w:rsidRPr="007021CA" w:rsidRDefault="003C4EC0" w:rsidP="006D594D">
      <w:pPr>
        <w:spacing w:line="360" w:lineRule="auto"/>
        <w:sectPr w:rsidR="002939DC" w:rsidRPr="007021CA" w:rsidSect="006A1AD4">
          <w:headerReference w:type="default" r:id="rId10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7021CA">
        <w:br w:type="page"/>
      </w:r>
    </w:p>
    <w:p w14:paraId="4A5D371E" w14:textId="3FA49A43" w:rsidR="00983BB3" w:rsidRPr="007021CA" w:rsidRDefault="009A4657" w:rsidP="006D594D">
      <w:pPr>
        <w:spacing w:line="360" w:lineRule="auto"/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Figures</w:t>
      </w:r>
    </w:p>
    <w:p w14:paraId="7F178659" w14:textId="657459F2" w:rsidR="002939DC" w:rsidRPr="007021CA" w:rsidRDefault="009B43FF" w:rsidP="006D594D">
      <w:pPr>
        <w:spacing w:line="360" w:lineRule="auto"/>
        <w:sectPr w:rsidR="002939DC" w:rsidRPr="007021CA" w:rsidSect="006A1AD4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fldSimple w:instr=" TOC \h \z \c &quot;Figure&quot; ">
        <w:r w:rsidR="00F47365">
          <w:rPr>
            <w:b/>
            <w:bCs/>
            <w:noProof/>
          </w:rPr>
          <w:t>No table of figures entries found.</w:t>
        </w:r>
      </w:fldSimple>
      <w:r w:rsidR="003E658B" w:rsidRPr="007021CA">
        <w:br w:type="page"/>
      </w:r>
    </w:p>
    <w:p w14:paraId="6FE481D8" w14:textId="78AAD143" w:rsidR="00CE2039" w:rsidRDefault="00093769" w:rsidP="006D594D">
      <w:pPr>
        <w:pStyle w:val="Heading1"/>
        <w:spacing w:line="360" w:lineRule="auto"/>
      </w:pPr>
      <w:bookmarkStart w:id="2" w:name="_Toc43025233"/>
      <w:bookmarkEnd w:id="0"/>
      <w:r>
        <w:lastRenderedPageBreak/>
        <w:t>Question_1</w:t>
      </w:r>
      <w:bookmarkEnd w:id="2"/>
    </w:p>
    <w:p w14:paraId="397D3C76" w14:textId="74895415" w:rsidR="00310918" w:rsidRDefault="00310918" w:rsidP="00310918">
      <w:pPr>
        <w:spacing w:line="360" w:lineRule="auto"/>
        <w:jc w:val="center"/>
        <w:rPr>
          <w:rFonts w:eastAsiaTheme="minorEastAsia"/>
          <w:szCs w:val="24"/>
        </w:rPr>
      </w:pPr>
    </w:p>
    <w:p w14:paraId="546D52E4" w14:textId="7A0E6FEF" w:rsidR="00BE05B2" w:rsidRPr="008857A3" w:rsidRDefault="00BE05B2" w:rsidP="006D594D">
      <w:pPr>
        <w:spacing w:line="360" w:lineRule="auto"/>
        <w:rPr>
          <w:rtl/>
        </w:rPr>
        <w:sectPr w:rsidR="00BE05B2" w:rsidRPr="008857A3" w:rsidSect="00FF47CB">
          <w:headerReference w:type="default" r:id="rId12"/>
          <w:footerReference w:type="default" r:id="rId13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1B95DF85" w14:textId="3A4E1D5A" w:rsidR="003F7E39" w:rsidRPr="007021CA" w:rsidRDefault="007D22BC" w:rsidP="006D594D">
      <w:pPr>
        <w:pStyle w:val="Heading1"/>
        <w:spacing w:line="360" w:lineRule="auto"/>
        <w:rPr>
          <w:rFonts w:eastAsia="Calibri"/>
        </w:rPr>
      </w:pPr>
      <w:bookmarkStart w:id="3" w:name="_Toc43025234"/>
      <w:r w:rsidRPr="007021CA">
        <w:rPr>
          <w:rFonts w:eastAsia="Calibri"/>
        </w:rPr>
        <w:lastRenderedPageBreak/>
        <w:t>References</w:t>
      </w:r>
      <w:bookmarkEnd w:id="3"/>
    </w:p>
    <w:p w14:paraId="0F779B48" w14:textId="4F2FBD6C" w:rsidR="008336CA" w:rsidRPr="008336CA" w:rsidRDefault="007D22BC" w:rsidP="008336CA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</w:rPr>
      </w:pPr>
      <w:r w:rsidRPr="007021CA">
        <w:fldChar w:fldCharType="begin" w:fldLock="1"/>
      </w:r>
      <w:r w:rsidRPr="007021CA">
        <w:instrText xml:space="preserve">ADDIN Mendeley Bibliography CSL_BIBLIOGRAPHY </w:instrText>
      </w:r>
      <w:r w:rsidRPr="007021CA">
        <w:fldChar w:fldCharType="separate"/>
      </w:r>
      <w:r w:rsidR="008336CA" w:rsidRPr="008336CA">
        <w:rPr>
          <w:rFonts w:ascii="Times New Roman" w:hAnsi="Times New Roman" w:cs="Times New Roman"/>
          <w:noProof/>
          <w:szCs w:val="24"/>
        </w:rPr>
        <w:t>Use the "Insert Citation" button to add citations to this document.</w:t>
      </w:r>
    </w:p>
    <w:p w14:paraId="61C8DB43" w14:textId="1F3C0C48" w:rsidR="007D22BC" w:rsidRPr="007021CA" w:rsidRDefault="007D22BC" w:rsidP="006D594D">
      <w:pPr>
        <w:spacing w:line="360" w:lineRule="auto"/>
      </w:pPr>
      <w:r w:rsidRPr="007021CA">
        <w:fldChar w:fldCharType="end"/>
      </w:r>
    </w:p>
    <w:sectPr w:rsidR="007D22BC" w:rsidRPr="007021CA">
      <w:head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E91B6" w14:textId="77777777" w:rsidR="00E67482" w:rsidRDefault="00E67482" w:rsidP="001A062C">
      <w:pPr>
        <w:spacing w:after="0"/>
      </w:pPr>
      <w:r>
        <w:separator/>
      </w:r>
    </w:p>
    <w:p w14:paraId="2F38C803" w14:textId="77777777" w:rsidR="00E67482" w:rsidRDefault="00E67482"/>
  </w:endnote>
  <w:endnote w:type="continuationSeparator" w:id="0">
    <w:p w14:paraId="1E620D75" w14:textId="77777777" w:rsidR="00E67482" w:rsidRDefault="00E67482" w:rsidP="001A062C">
      <w:pPr>
        <w:spacing w:after="0"/>
      </w:pPr>
      <w:r>
        <w:continuationSeparator/>
      </w:r>
    </w:p>
    <w:p w14:paraId="32AAF701" w14:textId="77777777" w:rsidR="00E67482" w:rsidRDefault="00E674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MT-Extra">
    <w:altName w:val="Cambria"/>
    <w:panose1 w:val="00000000000000000000"/>
    <w:charset w:val="00"/>
    <w:family w:val="roman"/>
    <w:notTrueType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AdvTT5235d5a9+20">
    <w:altName w:val="Cambria"/>
    <w:panose1 w:val="00000000000000000000"/>
    <w:charset w:val="00"/>
    <w:family w:val="roman"/>
    <w:notTrueType/>
    <w:pitch w:val="default"/>
  </w:font>
  <w:font w:name="AdvTT94c8263f.I+03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57875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852CB3" w14:textId="45D4E9E9" w:rsidR="00C074D6" w:rsidRDefault="00C074D6" w:rsidP="00FF47CB">
        <w:pPr>
          <w:pStyle w:val="Footer"/>
          <w:tabs>
            <w:tab w:val="left" w:pos="4425"/>
          </w:tabs>
          <w:jc w:val="lef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48108414" w14:textId="77777777" w:rsidR="00C074D6" w:rsidRDefault="00C074D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20936D" w14:textId="77777777" w:rsidR="00E67482" w:rsidRDefault="00E67482" w:rsidP="001A062C">
      <w:pPr>
        <w:spacing w:after="0"/>
      </w:pPr>
      <w:r>
        <w:separator/>
      </w:r>
    </w:p>
    <w:p w14:paraId="16C49DA2" w14:textId="77777777" w:rsidR="00E67482" w:rsidRDefault="00E67482"/>
  </w:footnote>
  <w:footnote w:type="continuationSeparator" w:id="0">
    <w:p w14:paraId="21371051" w14:textId="77777777" w:rsidR="00E67482" w:rsidRDefault="00E67482" w:rsidP="001A062C">
      <w:pPr>
        <w:spacing w:after="0"/>
      </w:pPr>
      <w:r>
        <w:continuationSeparator/>
      </w:r>
    </w:p>
    <w:p w14:paraId="5879BF41" w14:textId="77777777" w:rsidR="00E67482" w:rsidRDefault="00E6748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CD0837" w14:textId="4262E058" w:rsidR="008A0D88" w:rsidRDefault="008A0D88" w:rsidP="006D6007">
    <w:pPr>
      <w:pStyle w:val="Header"/>
      <w:jc w:val="left"/>
    </w:pPr>
    <w:r>
      <w:rPr>
        <w:noProof/>
      </w:rPr>
      <w:drawing>
        <wp:inline distT="0" distB="0" distL="0" distR="0" wp14:anchorId="66457079" wp14:editId="6E71930A">
          <wp:extent cx="1478361" cy="714375"/>
          <wp:effectExtent l="0" t="0" r="7620" b="0"/>
          <wp:docPr id="2" name="Picture 2" descr="A picture containing drawing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yerson-rgb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99569" cy="72462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A216E2" w14:textId="5FA60157" w:rsidR="00D135AF" w:rsidRPr="009B43FF" w:rsidRDefault="009B43FF" w:rsidP="006A1AD4">
    <w:pPr>
      <w:pStyle w:val="Header"/>
      <w:rPr>
        <w:lang w:val="en-CA"/>
      </w:rPr>
    </w:pPr>
    <w:r>
      <w:rPr>
        <w:lang w:val="en-CA"/>
      </w:rPr>
      <w:t>Problem set #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A0B765" w14:textId="77777777" w:rsidR="00FE3031" w:rsidRPr="00CA602C" w:rsidRDefault="00FE3031" w:rsidP="006A1AD4">
    <w:pPr>
      <w:pStyle w:val="Header"/>
      <w:rPr>
        <w:lang w:val="en-CA"/>
      </w:rPr>
    </w:pPr>
    <w:r>
      <w:t>List of Content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4AA08D" w14:textId="77777777" w:rsidR="00C074D6" w:rsidRPr="006A1AD4" w:rsidRDefault="00C074D6" w:rsidP="006A1AD4">
    <w:pPr>
      <w:pStyle w:val="Header"/>
    </w:pPr>
    <w:r>
      <w:t>List of Figures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16BB70" w14:textId="332BCA41" w:rsidR="00C074D6" w:rsidRPr="00093769" w:rsidRDefault="00093769" w:rsidP="003223AB">
    <w:pPr>
      <w:jc w:val="left"/>
      <w:rPr>
        <w:lang w:val="en-CA"/>
      </w:rPr>
    </w:pPr>
    <w:r>
      <w:rPr>
        <w:lang w:val="en-CA"/>
      </w:rPr>
      <w:t>Solution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E4106A" w14:textId="315370ED" w:rsidR="00C074D6" w:rsidRDefault="00C074D6" w:rsidP="003223AB">
    <w:pPr>
      <w:jc w:val="left"/>
    </w:pPr>
    <w:r>
      <w:t>References</w:t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D6B3C"/>
    <w:multiLevelType w:val="hybridMultilevel"/>
    <w:tmpl w:val="418AD83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713A4E"/>
    <w:multiLevelType w:val="hybridMultilevel"/>
    <w:tmpl w:val="0D388F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54385B"/>
    <w:multiLevelType w:val="hybridMultilevel"/>
    <w:tmpl w:val="962E0182"/>
    <w:lvl w:ilvl="0" w:tplc="0A4A0A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DA23D4"/>
    <w:multiLevelType w:val="hybridMultilevel"/>
    <w:tmpl w:val="26EEDF4E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965460"/>
    <w:multiLevelType w:val="hybridMultilevel"/>
    <w:tmpl w:val="47E0F20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607A4F"/>
    <w:multiLevelType w:val="hybridMultilevel"/>
    <w:tmpl w:val="E7CE7312"/>
    <w:lvl w:ilvl="0" w:tplc="081212DE">
      <w:start w:val="1"/>
      <w:numFmt w:val="decimal"/>
      <w:pStyle w:val="Table"/>
      <w:lvlText w:val="Table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4271CE"/>
    <w:multiLevelType w:val="hybridMultilevel"/>
    <w:tmpl w:val="5636CF0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49361F"/>
    <w:multiLevelType w:val="hybridMultilevel"/>
    <w:tmpl w:val="0214301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EB12D2"/>
    <w:multiLevelType w:val="multilevel"/>
    <w:tmpl w:val="10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EDA1B3E"/>
    <w:multiLevelType w:val="hybridMultilevel"/>
    <w:tmpl w:val="B37E7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531789"/>
    <w:multiLevelType w:val="hybridMultilevel"/>
    <w:tmpl w:val="2486A4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F968EF"/>
    <w:multiLevelType w:val="hybridMultilevel"/>
    <w:tmpl w:val="409C20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06ED"/>
    <w:multiLevelType w:val="hybridMultilevel"/>
    <w:tmpl w:val="E95AE9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1081182"/>
    <w:multiLevelType w:val="multilevel"/>
    <w:tmpl w:val="CE2C211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860" w:hanging="576"/>
      </w:pPr>
    </w:lvl>
    <w:lvl w:ilvl="2">
      <w:start w:val="1"/>
      <w:numFmt w:val="decimal"/>
      <w:pStyle w:val="Heading3"/>
      <w:lvlText w:val="%1.%2.%3"/>
      <w:lvlJc w:val="left"/>
      <w:pPr>
        <w:ind w:left="2138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2285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42C77DE2"/>
    <w:multiLevelType w:val="hybridMultilevel"/>
    <w:tmpl w:val="75907F2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3072D8A"/>
    <w:multiLevelType w:val="hybridMultilevel"/>
    <w:tmpl w:val="A26699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7277C7"/>
    <w:multiLevelType w:val="hybridMultilevel"/>
    <w:tmpl w:val="10F614DA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BA4140"/>
    <w:multiLevelType w:val="hybridMultilevel"/>
    <w:tmpl w:val="D2465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501DF5"/>
    <w:multiLevelType w:val="hybridMultilevel"/>
    <w:tmpl w:val="F06AB7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5A57087"/>
    <w:multiLevelType w:val="hybridMultilevel"/>
    <w:tmpl w:val="FE4AF7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79039D"/>
    <w:multiLevelType w:val="hybridMultilevel"/>
    <w:tmpl w:val="97D8A8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AA8247C"/>
    <w:multiLevelType w:val="hybridMultilevel"/>
    <w:tmpl w:val="550E8668"/>
    <w:lvl w:ilvl="0" w:tplc="3C6A2D46">
      <w:start w:val="1"/>
      <w:numFmt w:val="decimal"/>
      <w:pStyle w:val="Equationnumb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B504EC2"/>
    <w:multiLevelType w:val="hybridMultilevel"/>
    <w:tmpl w:val="9EA6E7F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CE1C6B"/>
    <w:multiLevelType w:val="hybridMultilevel"/>
    <w:tmpl w:val="B288B15E"/>
    <w:lvl w:ilvl="0" w:tplc="171E21AE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2C68098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9F28C28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2E4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24EF70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1E64A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25CB19E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AAEFDB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7C28D3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A960F8"/>
    <w:multiLevelType w:val="hybridMultilevel"/>
    <w:tmpl w:val="4EC8DB6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2E07DEC"/>
    <w:multiLevelType w:val="hybridMultilevel"/>
    <w:tmpl w:val="23CCD5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EC000A"/>
    <w:multiLevelType w:val="hybridMultilevel"/>
    <w:tmpl w:val="E0DAB22C"/>
    <w:lvl w:ilvl="0" w:tplc="B2CA9C34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0CB6317"/>
    <w:multiLevelType w:val="hybridMultilevel"/>
    <w:tmpl w:val="6FA47B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79F59E9"/>
    <w:multiLevelType w:val="hybridMultilevel"/>
    <w:tmpl w:val="1298C7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C0D4259"/>
    <w:multiLevelType w:val="hybridMultilevel"/>
    <w:tmpl w:val="2BBC34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CD96240"/>
    <w:multiLevelType w:val="hybridMultilevel"/>
    <w:tmpl w:val="EB025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F967D8C"/>
    <w:multiLevelType w:val="hybridMultilevel"/>
    <w:tmpl w:val="CF4409CC"/>
    <w:lvl w:ilvl="0" w:tplc="FDAAFBB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  <w:szCs w:val="24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FB2166F"/>
    <w:multiLevelType w:val="hybridMultilevel"/>
    <w:tmpl w:val="76D2BEC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FFE7D4C"/>
    <w:multiLevelType w:val="hybridMultilevel"/>
    <w:tmpl w:val="1AC2F9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5"/>
  </w:num>
  <w:num w:numId="3">
    <w:abstractNumId w:val="6"/>
  </w:num>
  <w:num w:numId="4">
    <w:abstractNumId w:val="30"/>
  </w:num>
  <w:num w:numId="5">
    <w:abstractNumId w:val="12"/>
  </w:num>
  <w:num w:numId="6">
    <w:abstractNumId w:val="21"/>
  </w:num>
  <w:num w:numId="7">
    <w:abstractNumId w:val="21"/>
    <w:lvlOverride w:ilvl="0">
      <w:startOverride w:val="1"/>
    </w:lvlOverride>
  </w:num>
  <w:num w:numId="8">
    <w:abstractNumId w:val="21"/>
    <w:lvlOverride w:ilvl="0">
      <w:startOverride w:val="1"/>
    </w:lvlOverride>
  </w:num>
  <w:num w:numId="9">
    <w:abstractNumId w:val="15"/>
  </w:num>
  <w:num w:numId="10">
    <w:abstractNumId w:val="17"/>
  </w:num>
  <w:num w:numId="11">
    <w:abstractNumId w:val="19"/>
  </w:num>
  <w:num w:numId="12">
    <w:abstractNumId w:val="9"/>
  </w:num>
  <w:num w:numId="13">
    <w:abstractNumId w:val="11"/>
  </w:num>
  <w:num w:numId="14">
    <w:abstractNumId w:val="20"/>
  </w:num>
  <w:num w:numId="15">
    <w:abstractNumId w:val="28"/>
  </w:num>
  <w:num w:numId="16">
    <w:abstractNumId w:val="10"/>
  </w:num>
  <w:num w:numId="17">
    <w:abstractNumId w:val="18"/>
  </w:num>
  <w:num w:numId="18">
    <w:abstractNumId w:val="33"/>
  </w:num>
  <w:num w:numId="19">
    <w:abstractNumId w:val="1"/>
  </w:num>
  <w:num w:numId="20">
    <w:abstractNumId w:val="27"/>
  </w:num>
  <w:num w:numId="21">
    <w:abstractNumId w:val="32"/>
  </w:num>
  <w:num w:numId="22">
    <w:abstractNumId w:val="7"/>
  </w:num>
  <w:num w:numId="23">
    <w:abstractNumId w:val="8"/>
  </w:num>
  <w:num w:numId="24">
    <w:abstractNumId w:val="2"/>
  </w:num>
  <w:num w:numId="25">
    <w:abstractNumId w:val="23"/>
  </w:num>
  <w:num w:numId="26">
    <w:abstractNumId w:val="0"/>
  </w:num>
  <w:num w:numId="27">
    <w:abstractNumId w:val="29"/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6"/>
  </w:num>
  <w:num w:numId="32">
    <w:abstractNumId w:val="13"/>
  </w:num>
  <w:num w:numId="33">
    <w:abstractNumId w:val="3"/>
  </w:num>
  <w:num w:numId="34">
    <w:abstractNumId w:val="16"/>
  </w:num>
  <w:num w:numId="35">
    <w:abstractNumId w:val="25"/>
  </w:num>
  <w:num w:numId="36">
    <w:abstractNumId w:val="13"/>
  </w:num>
  <w:num w:numId="37">
    <w:abstractNumId w:val="4"/>
  </w:num>
  <w:num w:numId="38">
    <w:abstractNumId w:val="31"/>
  </w:num>
  <w:num w:numId="39">
    <w:abstractNumId w:val="22"/>
  </w:num>
  <w:num w:numId="40">
    <w:abstractNumId w:val="24"/>
  </w:num>
  <w:num w:numId="41">
    <w:abstractNumId w:val="14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hideSpellingErrors/>
  <w:hideGrammaticalErrors/>
  <w:activeWritingStyle w:appName="MSWord" w:lang="en-US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NLU0NDI3Njc3MzRW0lEKTi0uzszPAymwMK0FAAQ9j0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42AE2"/>
    <w:rsid w:val="000001F0"/>
    <w:rsid w:val="0000076B"/>
    <w:rsid w:val="00000B65"/>
    <w:rsid w:val="00001217"/>
    <w:rsid w:val="000013E4"/>
    <w:rsid w:val="000018FC"/>
    <w:rsid w:val="00001B63"/>
    <w:rsid w:val="00001EC3"/>
    <w:rsid w:val="000020A8"/>
    <w:rsid w:val="00002AA2"/>
    <w:rsid w:val="000033E8"/>
    <w:rsid w:val="00003F8F"/>
    <w:rsid w:val="000041A7"/>
    <w:rsid w:val="000052C1"/>
    <w:rsid w:val="000056E5"/>
    <w:rsid w:val="0000589E"/>
    <w:rsid w:val="00005AD7"/>
    <w:rsid w:val="00005B18"/>
    <w:rsid w:val="00005F08"/>
    <w:rsid w:val="00005F5A"/>
    <w:rsid w:val="0000641F"/>
    <w:rsid w:val="000066E7"/>
    <w:rsid w:val="00006B5D"/>
    <w:rsid w:val="000071D5"/>
    <w:rsid w:val="0000763D"/>
    <w:rsid w:val="00007779"/>
    <w:rsid w:val="000077DD"/>
    <w:rsid w:val="00007E50"/>
    <w:rsid w:val="00010231"/>
    <w:rsid w:val="00010656"/>
    <w:rsid w:val="00010B33"/>
    <w:rsid w:val="00010CE0"/>
    <w:rsid w:val="00010D66"/>
    <w:rsid w:val="00010DD7"/>
    <w:rsid w:val="0001151A"/>
    <w:rsid w:val="00012197"/>
    <w:rsid w:val="000124EB"/>
    <w:rsid w:val="00012773"/>
    <w:rsid w:val="00012F4C"/>
    <w:rsid w:val="00013104"/>
    <w:rsid w:val="00013531"/>
    <w:rsid w:val="00013665"/>
    <w:rsid w:val="000136EE"/>
    <w:rsid w:val="000137F1"/>
    <w:rsid w:val="00013BF8"/>
    <w:rsid w:val="00013D2F"/>
    <w:rsid w:val="00013FBA"/>
    <w:rsid w:val="00014E0A"/>
    <w:rsid w:val="00014F94"/>
    <w:rsid w:val="000152DD"/>
    <w:rsid w:val="00015B73"/>
    <w:rsid w:val="000161B6"/>
    <w:rsid w:val="000162BD"/>
    <w:rsid w:val="00016313"/>
    <w:rsid w:val="0001636E"/>
    <w:rsid w:val="0001637B"/>
    <w:rsid w:val="00016CEC"/>
    <w:rsid w:val="000173C4"/>
    <w:rsid w:val="00017802"/>
    <w:rsid w:val="000201AD"/>
    <w:rsid w:val="0002025D"/>
    <w:rsid w:val="000203F5"/>
    <w:rsid w:val="0002077B"/>
    <w:rsid w:val="000207D6"/>
    <w:rsid w:val="0002104D"/>
    <w:rsid w:val="000212AA"/>
    <w:rsid w:val="000213A7"/>
    <w:rsid w:val="000215A4"/>
    <w:rsid w:val="000229FB"/>
    <w:rsid w:val="00022E5E"/>
    <w:rsid w:val="0002322E"/>
    <w:rsid w:val="0002330E"/>
    <w:rsid w:val="0002338C"/>
    <w:rsid w:val="00023444"/>
    <w:rsid w:val="00023464"/>
    <w:rsid w:val="000234DB"/>
    <w:rsid w:val="0002449B"/>
    <w:rsid w:val="0002455E"/>
    <w:rsid w:val="00025C0B"/>
    <w:rsid w:val="000261C9"/>
    <w:rsid w:val="000262EC"/>
    <w:rsid w:val="00026885"/>
    <w:rsid w:val="00026F0D"/>
    <w:rsid w:val="00027221"/>
    <w:rsid w:val="00027222"/>
    <w:rsid w:val="00027C6A"/>
    <w:rsid w:val="00027D16"/>
    <w:rsid w:val="00030267"/>
    <w:rsid w:val="000307E8"/>
    <w:rsid w:val="0003090A"/>
    <w:rsid w:val="00030F3B"/>
    <w:rsid w:val="00031129"/>
    <w:rsid w:val="00031FDC"/>
    <w:rsid w:val="00032148"/>
    <w:rsid w:val="00033417"/>
    <w:rsid w:val="000334F8"/>
    <w:rsid w:val="000339A0"/>
    <w:rsid w:val="00034074"/>
    <w:rsid w:val="000346CB"/>
    <w:rsid w:val="00035320"/>
    <w:rsid w:val="00035AF1"/>
    <w:rsid w:val="00035B9D"/>
    <w:rsid w:val="00035F5E"/>
    <w:rsid w:val="00036501"/>
    <w:rsid w:val="00036648"/>
    <w:rsid w:val="00036865"/>
    <w:rsid w:val="00036B61"/>
    <w:rsid w:val="00036C2D"/>
    <w:rsid w:val="00037013"/>
    <w:rsid w:val="000371BF"/>
    <w:rsid w:val="000372EF"/>
    <w:rsid w:val="00037BB8"/>
    <w:rsid w:val="00040261"/>
    <w:rsid w:val="000402A1"/>
    <w:rsid w:val="0004069E"/>
    <w:rsid w:val="00040BA6"/>
    <w:rsid w:val="00040C86"/>
    <w:rsid w:val="00041087"/>
    <w:rsid w:val="000410D5"/>
    <w:rsid w:val="00041476"/>
    <w:rsid w:val="00041588"/>
    <w:rsid w:val="00042547"/>
    <w:rsid w:val="00042893"/>
    <w:rsid w:val="000429A5"/>
    <w:rsid w:val="00042AA1"/>
    <w:rsid w:val="00042B31"/>
    <w:rsid w:val="00042E8F"/>
    <w:rsid w:val="00043877"/>
    <w:rsid w:val="000439CE"/>
    <w:rsid w:val="00043B4D"/>
    <w:rsid w:val="00043CF4"/>
    <w:rsid w:val="000441DC"/>
    <w:rsid w:val="000445A3"/>
    <w:rsid w:val="000446AA"/>
    <w:rsid w:val="000446E1"/>
    <w:rsid w:val="00044C9A"/>
    <w:rsid w:val="00044D0D"/>
    <w:rsid w:val="00044E62"/>
    <w:rsid w:val="00045DD7"/>
    <w:rsid w:val="00045E70"/>
    <w:rsid w:val="00045F7D"/>
    <w:rsid w:val="000461A6"/>
    <w:rsid w:val="0004623B"/>
    <w:rsid w:val="000462E3"/>
    <w:rsid w:val="00046693"/>
    <w:rsid w:val="00047121"/>
    <w:rsid w:val="0004763E"/>
    <w:rsid w:val="0004789F"/>
    <w:rsid w:val="000478B3"/>
    <w:rsid w:val="00047B0F"/>
    <w:rsid w:val="0005009A"/>
    <w:rsid w:val="000507AC"/>
    <w:rsid w:val="00050AFA"/>
    <w:rsid w:val="00050C1C"/>
    <w:rsid w:val="000511B4"/>
    <w:rsid w:val="00051856"/>
    <w:rsid w:val="00051DC1"/>
    <w:rsid w:val="0005208C"/>
    <w:rsid w:val="00052228"/>
    <w:rsid w:val="00052BF9"/>
    <w:rsid w:val="00053072"/>
    <w:rsid w:val="00053102"/>
    <w:rsid w:val="00053EF9"/>
    <w:rsid w:val="000540E6"/>
    <w:rsid w:val="00054464"/>
    <w:rsid w:val="000544EE"/>
    <w:rsid w:val="0005469C"/>
    <w:rsid w:val="00054ADC"/>
    <w:rsid w:val="00055403"/>
    <w:rsid w:val="00055446"/>
    <w:rsid w:val="0005555A"/>
    <w:rsid w:val="000558B3"/>
    <w:rsid w:val="00055EFC"/>
    <w:rsid w:val="00055F9C"/>
    <w:rsid w:val="000560B5"/>
    <w:rsid w:val="000564F4"/>
    <w:rsid w:val="000566F7"/>
    <w:rsid w:val="0005678B"/>
    <w:rsid w:val="00056D68"/>
    <w:rsid w:val="00056F21"/>
    <w:rsid w:val="000577FA"/>
    <w:rsid w:val="00057E7F"/>
    <w:rsid w:val="000602B9"/>
    <w:rsid w:val="00060352"/>
    <w:rsid w:val="000604AF"/>
    <w:rsid w:val="00061196"/>
    <w:rsid w:val="00061309"/>
    <w:rsid w:val="00061902"/>
    <w:rsid w:val="000622FF"/>
    <w:rsid w:val="0006278D"/>
    <w:rsid w:val="0006334D"/>
    <w:rsid w:val="00063935"/>
    <w:rsid w:val="00063957"/>
    <w:rsid w:val="00063FA4"/>
    <w:rsid w:val="0006413D"/>
    <w:rsid w:val="000642D0"/>
    <w:rsid w:val="00064677"/>
    <w:rsid w:val="000647A5"/>
    <w:rsid w:val="00064F77"/>
    <w:rsid w:val="00065255"/>
    <w:rsid w:val="000652D8"/>
    <w:rsid w:val="000656E9"/>
    <w:rsid w:val="000656F9"/>
    <w:rsid w:val="0006573F"/>
    <w:rsid w:val="00065A2D"/>
    <w:rsid w:val="00065E06"/>
    <w:rsid w:val="00065E08"/>
    <w:rsid w:val="00065EF2"/>
    <w:rsid w:val="00065FF2"/>
    <w:rsid w:val="00066019"/>
    <w:rsid w:val="000662D0"/>
    <w:rsid w:val="00066314"/>
    <w:rsid w:val="00066A1B"/>
    <w:rsid w:val="00066E66"/>
    <w:rsid w:val="0006725D"/>
    <w:rsid w:val="00070ACB"/>
    <w:rsid w:val="00071321"/>
    <w:rsid w:val="000717E2"/>
    <w:rsid w:val="00071B58"/>
    <w:rsid w:val="00071BA7"/>
    <w:rsid w:val="00071ED1"/>
    <w:rsid w:val="00072802"/>
    <w:rsid w:val="00072E8F"/>
    <w:rsid w:val="00073B33"/>
    <w:rsid w:val="000746ED"/>
    <w:rsid w:val="00074B60"/>
    <w:rsid w:val="00074BCB"/>
    <w:rsid w:val="00074CD8"/>
    <w:rsid w:val="0007529C"/>
    <w:rsid w:val="000757B1"/>
    <w:rsid w:val="00075987"/>
    <w:rsid w:val="00075C4D"/>
    <w:rsid w:val="00076456"/>
    <w:rsid w:val="00076484"/>
    <w:rsid w:val="00076668"/>
    <w:rsid w:val="00076FA3"/>
    <w:rsid w:val="00077085"/>
    <w:rsid w:val="0007775C"/>
    <w:rsid w:val="000777A6"/>
    <w:rsid w:val="00077BBB"/>
    <w:rsid w:val="00077E8C"/>
    <w:rsid w:val="000808CE"/>
    <w:rsid w:val="00082373"/>
    <w:rsid w:val="000825E1"/>
    <w:rsid w:val="00082646"/>
    <w:rsid w:val="0008268D"/>
    <w:rsid w:val="00082727"/>
    <w:rsid w:val="0008286F"/>
    <w:rsid w:val="000828C3"/>
    <w:rsid w:val="00082944"/>
    <w:rsid w:val="0008295C"/>
    <w:rsid w:val="00082D54"/>
    <w:rsid w:val="00082DE6"/>
    <w:rsid w:val="00083E96"/>
    <w:rsid w:val="00083FA8"/>
    <w:rsid w:val="0008403D"/>
    <w:rsid w:val="00084109"/>
    <w:rsid w:val="000841F5"/>
    <w:rsid w:val="0008425C"/>
    <w:rsid w:val="00084AFE"/>
    <w:rsid w:val="00084D19"/>
    <w:rsid w:val="000852A0"/>
    <w:rsid w:val="00085729"/>
    <w:rsid w:val="00085DC7"/>
    <w:rsid w:val="00086672"/>
    <w:rsid w:val="000869D4"/>
    <w:rsid w:val="000872D1"/>
    <w:rsid w:val="00087D42"/>
    <w:rsid w:val="00090593"/>
    <w:rsid w:val="000907B6"/>
    <w:rsid w:val="0009098C"/>
    <w:rsid w:val="00090B93"/>
    <w:rsid w:val="00090C95"/>
    <w:rsid w:val="000914A7"/>
    <w:rsid w:val="000915E3"/>
    <w:rsid w:val="00093756"/>
    <w:rsid w:val="00093769"/>
    <w:rsid w:val="000939D5"/>
    <w:rsid w:val="00093A7E"/>
    <w:rsid w:val="000940B5"/>
    <w:rsid w:val="00094630"/>
    <w:rsid w:val="00094A88"/>
    <w:rsid w:val="00094EDA"/>
    <w:rsid w:val="00094F89"/>
    <w:rsid w:val="00094FFB"/>
    <w:rsid w:val="000958A0"/>
    <w:rsid w:val="00095B85"/>
    <w:rsid w:val="00095C13"/>
    <w:rsid w:val="0009608E"/>
    <w:rsid w:val="0009624D"/>
    <w:rsid w:val="00096B03"/>
    <w:rsid w:val="00096FA7"/>
    <w:rsid w:val="00097077"/>
    <w:rsid w:val="0009788C"/>
    <w:rsid w:val="00097922"/>
    <w:rsid w:val="000A06F5"/>
    <w:rsid w:val="000A0781"/>
    <w:rsid w:val="000A0F08"/>
    <w:rsid w:val="000A0F96"/>
    <w:rsid w:val="000A1AEF"/>
    <w:rsid w:val="000A1D12"/>
    <w:rsid w:val="000A1E52"/>
    <w:rsid w:val="000A266A"/>
    <w:rsid w:val="000A27B5"/>
    <w:rsid w:val="000A29E6"/>
    <w:rsid w:val="000A2C63"/>
    <w:rsid w:val="000A3318"/>
    <w:rsid w:val="000A3ECA"/>
    <w:rsid w:val="000A45B7"/>
    <w:rsid w:val="000A5126"/>
    <w:rsid w:val="000A54AE"/>
    <w:rsid w:val="000A59F0"/>
    <w:rsid w:val="000A5F80"/>
    <w:rsid w:val="000A6169"/>
    <w:rsid w:val="000A7147"/>
    <w:rsid w:val="000A7EE6"/>
    <w:rsid w:val="000B1050"/>
    <w:rsid w:val="000B17D6"/>
    <w:rsid w:val="000B287A"/>
    <w:rsid w:val="000B2EF1"/>
    <w:rsid w:val="000B306F"/>
    <w:rsid w:val="000B313B"/>
    <w:rsid w:val="000B351C"/>
    <w:rsid w:val="000B3F21"/>
    <w:rsid w:val="000B3F9F"/>
    <w:rsid w:val="000B4158"/>
    <w:rsid w:val="000B43BA"/>
    <w:rsid w:val="000B44D3"/>
    <w:rsid w:val="000B47B3"/>
    <w:rsid w:val="000B4929"/>
    <w:rsid w:val="000B4C9A"/>
    <w:rsid w:val="000B5038"/>
    <w:rsid w:val="000B58AC"/>
    <w:rsid w:val="000B58B8"/>
    <w:rsid w:val="000B5A30"/>
    <w:rsid w:val="000B5FA3"/>
    <w:rsid w:val="000B6304"/>
    <w:rsid w:val="000B638F"/>
    <w:rsid w:val="000B63C7"/>
    <w:rsid w:val="000B63CE"/>
    <w:rsid w:val="000B63D1"/>
    <w:rsid w:val="000B64AA"/>
    <w:rsid w:val="000B6625"/>
    <w:rsid w:val="000B67D2"/>
    <w:rsid w:val="000B6AAD"/>
    <w:rsid w:val="000B7165"/>
    <w:rsid w:val="000B74DD"/>
    <w:rsid w:val="000B755F"/>
    <w:rsid w:val="000B770B"/>
    <w:rsid w:val="000B7C18"/>
    <w:rsid w:val="000C01CB"/>
    <w:rsid w:val="000C0355"/>
    <w:rsid w:val="000C068A"/>
    <w:rsid w:val="000C0819"/>
    <w:rsid w:val="000C0D94"/>
    <w:rsid w:val="000C181F"/>
    <w:rsid w:val="000C1831"/>
    <w:rsid w:val="000C1A9F"/>
    <w:rsid w:val="000C1B65"/>
    <w:rsid w:val="000C1F1F"/>
    <w:rsid w:val="000C21FC"/>
    <w:rsid w:val="000C25C1"/>
    <w:rsid w:val="000C25C2"/>
    <w:rsid w:val="000C2948"/>
    <w:rsid w:val="000C2962"/>
    <w:rsid w:val="000C30BF"/>
    <w:rsid w:val="000C3615"/>
    <w:rsid w:val="000C373C"/>
    <w:rsid w:val="000C3F13"/>
    <w:rsid w:val="000C436D"/>
    <w:rsid w:val="000C4BA0"/>
    <w:rsid w:val="000C4EB5"/>
    <w:rsid w:val="000C5A43"/>
    <w:rsid w:val="000C6516"/>
    <w:rsid w:val="000C67B2"/>
    <w:rsid w:val="000C6A2E"/>
    <w:rsid w:val="000C6D86"/>
    <w:rsid w:val="000C6DA6"/>
    <w:rsid w:val="000C7C5E"/>
    <w:rsid w:val="000D001A"/>
    <w:rsid w:val="000D012E"/>
    <w:rsid w:val="000D13C5"/>
    <w:rsid w:val="000D1CA6"/>
    <w:rsid w:val="000D1D21"/>
    <w:rsid w:val="000D1D36"/>
    <w:rsid w:val="000D1D90"/>
    <w:rsid w:val="000D203A"/>
    <w:rsid w:val="000D2281"/>
    <w:rsid w:val="000D25F7"/>
    <w:rsid w:val="000D2B8B"/>
    <w:rsid w:val="000D2E08"/>
    <w:rsid w:val="000D325F"/>
    <w:rsid w:val="000D358C"/>
    <w:rsid w:val="000D3F21"/>
    <w:rsid w:val="000D44BA"/>
    <w:rsid w:val="000D460D"/>
    <w:rsid w:val="000D4643"/>
    <w:rsid w:val="000D4E8F"/>
    <w:rsid w:val="000D503B"/>
    <w:rsid w:val="000D540C"/>
    <w:rsid w:val="000D56DA"/>
    <w:rsid w:val="000D5A22"/>
    <w:rsid w:val="000D5C71"/>
    <w:rsid w:val="000D5EFE"/>
    <w:rsid w:val="000D6B03"/>
    <w:rsid w:val="000D7252"/>
    <w:rsid w:val="000D7583"/>
    <w:rsid w:val="000D78D1"/>
    <w:rsid w:val="000D7A85"/>
    <w:rsid w:val="000E049F"/>
    <w:rsid w:val="000E0F0A"/>
    <w:rsid w:val="000E1380"/>
    <w:rsid w:val="000E142F"/>
    <w:rsid w:val="000E145A"/>
    <w:rsid w:val="000E17BB"/>
    <w:rsid w:val="000E21BE"/>
    <w:rsid w:val="000E2569"/>
    <w:rsid w:val="000E2B95"/>
    <w:rsid w:val="000E3C39"/>
    <w:rsid w:val="000E41E9"/>
    <w:rsid w:val="000E480D"/>
    <w:rsid w:val="000E52EE"/>
    <w:rsid w:val="000E57F3"/>
    <w:rsid w:val="000E59C4"/>
    <w:rsid w:val="000E5D61"/>
    <w:rsid w:val="000E62BA"/>
    <w:rsid w:val="000E657F"/>
    <w:rsid w:val="000E6846"/>
    <w:rsid w:val="000E6A11"/>
    <w:rsid w:val="000E6C60"/>
    <w:rsid w:val="000E7262"/>
    <w:rsid w:val="000E748E"/>
    <w:rsid w:val="000E753F"/>
    <w:rsid w:val="000E7635"/>
    <w:rsid w:val="000E7D91"/>
    <w:rsid w:val="000E7E4B"/>
    <w:rsid w:val="000E7F26"/>
    <w:rsid w:val="000E7F6F"/>
    <w:rsid w:val="000F0636"/>
    <w:rsid w:val="000F0D74"/>
    <w:rsid w:val="000F0F1D"/>
    <w:rsid w:val="000F10D6"/>
    <w:rsid w:val="000F1524"/>
    <w:rsid w:val="000F1B61"/>
    <w:rsid w:val="000F283E"/>
    <w:rsid w:val="000F28A8"/>
    <w:rsid w:val="000F34E6"/>
    <w:rsid w:val="000F34F5"/>
    <w:rsid w:val="000F3E4E"/>
    <w:rsid w:val="000F4143"/>
    <w:rsid w:val="000F41BB"/>
    <w:rsid w:val="000F44EA"/>
    <w:rsid w:val="000F470B"/>
    <w:rsid w:val="000F49E4"/>
    <w:rsid w:val="000F4E8A"/>
    <w:rsid w:val="000F4F3E"/>
    <w:rsid w:val="000F51DA"/>
    <w:rsid w:val="000F51E5"/>
    <w:rsid w:val="000F51EC"/>
    <w:rsid w:val="000F5B18"/>
    <w:rsid w:val="000F5E60"/>
    <w:rsid w:val="000F73FA"/>
    <w:rsid w:val="000F7413"/>
    <w:rsid w:val="000F75EE"/>
    <w:rsid w:val="000F793E"/>
    <w:rsid w:val="0010031D"/>
    <w:rsid w:val="001005F3"/>
    <w:rsid w:val="00100828"/>
    <w:rsid w:val="0010097D"/>
    <w:rsid w:val="00100BCA"/>
    <w:rsid w:val="00101032"/>
    <w:rsid w:val="001015FC"/>
    <w:rsid w:val="00101B5C"/>
    <w:rsid w:val="00101CE4"/>
    <w:rsid w:val="00101F65"/>
    <w:rsid w:val="00102176"/>
    <w:rsid w:val="0010261F"/>
    <w:rsid w:val="001029E9"/>
    <w:rsid w:val="00102EA4"/>
    <w:rsid w:val="00103170"/>
    <w:rsid w:val="001032F6"/>
    <w:rsid w:val="00103358"/>
    <w:rsid w:val="001036C5"/>
    <w:rsid w:val="00103B5D"/>
    <w:rsid w:val="00103F70"/>
    <w:rsid w:val="00104939"/>
    <w:rsid w:val="00104979"/>
    <w:rsid w:val="00105268"/>
    <w:rsid w:val="0010584C"/>
    <w:rsid w:val="00105AC3"/>
    <w:rsid w:val="00105D24"/>
    <w:rsid w:val="00106322"/>
    <w:rsid w:val="0010660D"/>
    <w:rsid w:val="0010672A"/>
    <w:rsid w:val="001075A3"/>
    <w:rsid w:val="001078CD"/>
    <w:rsid w:val="00107B3B"/>
    <w:rsid w:val="001103A3"/>
    <w:rsid w:val="001104DD"/>
    <w:rsid w:val="00110686"/>
    <w:rsid w:val="00110704"/>
    <w:rsid w:val="00110AB5"/>
    <w:rsid w:val="00110E27"/>
    <w:rsid w:val="001112B1"/>
    <w:rsid w:val="00111487"/>
    <w:rsid w:val="001115B7"/>
    <w:rsid w:val="00111B45"/>
    <w:rsid w:val="00111F4B"/>
    <w:rsid w:val="00111F5A"/>
    <w:rsid w:val="00112EF7"/>
    <w:rsid w:val="00113112"/>
    <w:rsid w:val="00113313"/>
    <w:rsid w:val="00113BC3"/>
    <w:rsid w:val="00113DA5"/>
    <w:rsid w:val="001142FA"/>
    <w:rsid w:val="001143C9"/>
    <w:rsid w:val="001147FE"/>
    <w:rsid w:val="0011493C"/>
    <w:rsid w:val="001150E5"/>
    <w:rsid w:val="001152FD"/>
    <w:rsid w:val="0011530D"/>
    <w:rsid w:val="00115587"/>
    <w:rsid w:val="00116549"/>
    <w:rsid w:val="00116C78"/>
    <w:rsid w:val="001170AE"/>
    <w:rsid w:val="0011717E"/>
    <w:rsid w:val="001176BF"/>
    <w:rsid w:val="00117CC7"/>
    <w:rsid w:val="001201D2"/>
    <w:rsid w:val="00120BB1"/>
    <w:rsid w:val="00120F15"/>
    <w:rsid w:val="00120F8E"/>
    <w:rsid w:val="00120FE1"/>
    <w:rsid w:val="00121497"/>
    <w:rsid w:val="00121B28"/>
    <w:rsid w:val="00121CD6"/>
    <w:rsid w:val="00122478"/>
    <w:rsid w:val="00122498"/>
    <w:rsid w:val="0012271E"/>
    <w:rsid w:val="00122960"/>
    <w:rsid w:val="00122E9C"/>
    <w:rsid w:val="00122F5F"/>
    <w:rsid w:val="0012323D"/>
    <w:rsid w:val="00123330"/>
    <w:rsid w:val="00123C28"/>
    <w:rsid w:val="00124119"/>
    <w:rsid w:val="00124C97"/>
    <w:rsid w:val="00124E39"/>
    <w:rsid w:val="00125A8B"/>
    <w:rsid w:val="00125F80"/>
    <w:rsid w:val="00126725"/>
    <w:rsid w:val="0012679E"/>
    <w:rsid w:val="001267A2"/>
    <w:rsid w:val="001268A6"/>
    <w:rsid w:val="001269B0"/>
    <w:rsid w:val="00127274"/>
    <w:rsid w:val="001272C4"/>
    <w:rsid w:val="001272F6"/>
    <w:rsid w:val="00127B1A"/>
    <w:rsid w:val="00127DA0"/>
    <w:rsid w:val="0013066A"/>
    <w:rsid w:val="001309BF"/>
    <w:rsid w:val="00130A1B"/>
    <w:rsid w:val="00131977"/>
    <w:rsid w:val="00131CCF"/>
    <w:rsid w:val="00132023"/>
    <w:rsid w:val="00132769"/>
    <w:rsid w:val="00132C30"/>
    <w:rsid w:val="0013314F"/>
    <w:rsid w:val="001338CF"/>
    <w:rsid w:val="0013390D"/>
    <w:rsid w:val="001345DE"/>
    <w:rsid w:val="0013469C"/>
    <w:rsid w:val="001366DE"/>
    <w:rsid w:val="00136930"/>
    <w:rsid w:val="00136B49"/>
    <w:rsid w:val="00136BBE"/>
    <w:rsid w:val="0013733A"/>
    <w:rsid w:val="0013757B"/>
    <w:rsid w:val="00137C05"/>
    <w:rsid w:val="00137DA2"/>
    <w:rsid w:val="00137E07"/>
    <w:rsid w:val="00140159"/>
    <w:rsid w:val="001403E1"/>
    <w:rsid w:val="00140A91"/>
    <w:rsid w:val="00140AF3"/>
    <w:rsid w:val="00140F1E"/>
    <w:rsid w:val="00141029"/>
    <w:rsid w:val="001411F9"/>
    <w:rsid w:val="001417B0"/>
    <w:rsid w:val="001419E2"/>
    <w:rsid w:val="00141D00"/>
    <w:rsid w:val="00141EA0"/>
    <w:rsid w:val="00141FC6"/>
    <w:rsid w:val="001425AB"/>
    <w:rsid w:val="00142684"/>
    <w:rsid w:val="001428A2"/>
    <w:rsid w:val="001431E6"/>
    <w:rsid w:val="001438A5"/>
    <w:rsid w:val="001438E9"/>
    <w:rsid w:val="00143D6A"/>
    <w:rsid w:val="00143EBD"/>
    <w:rsid w:val="001442D0"/>
    <w:rsid w:val="0014451E"/>
    <w:rsid w:val="00145475"/>
    <w:rsid w:val="0014556A"/>
    <w:rsid w:val="00145C75"/>
    <w:rsid w:val="001463C8"/>
    <w:rsid w:val="001465C1"/>
    <w:rsid w:val="001469D3"/>
    <w:rsid w:val="00146CEB"/>
    <w:rsid w:val="00146E09"/>
    <w:rsid w:val="001471CE"/>
    <w:rsid w:val="001472CE"/>
    <w:rsid w:val="00147AF8"/>
    <w:rsid w:val="00147C52"/>
    <w:rsid w:val="0015002A"/>
    <w:rsid w:val="001501B8"/>
    <w:rsid w:val="00150B6E"/>
    <w:rsid w:val="00151C41"/>
    <w:rsid w:val="001520E2"/>
    <w:rsid w:val="00152F06"/>
    <w:rsid w:val="00153394"/>
    <w:rsid w:val="0015378F"/>
    <w:rsid w:val="001537D4"/>
    <w:rsid w:val="00153FB8"/>
    <w:rsid w:val="00154614"/>
    <w:rsid w:val="00154A6A"/>
    <w:rsid w:val="001552D3"/>
    <w:rsid w:val="00155987"/>
    <w:rsid w:val="00155F2C"/>
    <w:rsid w:val="00156295"/>
    <w:rsid w:val="0015640D"/>
    <w:rsid w:val="00156587"/>
    <w:rsid w:val="00156AF5"/>
    <w:rsid w:val="001572B8"/>
    <w:rsid w:val="001573F0"/>
    <w:rsid w:val="00157772"/>
    <w:rsid w:val="00157828"/>
    <w:rsid w:val="00157DC1"/>
    <w:rsid w:val="00157F8F"/>
    <w:rsid w:val="0016011C"/>
    <w:rsid w:val="00160192"/>
    <w:rsid w:val="001601A7"/>
    <w:rsid w:val="0016041C"/>
    <w:rsid w:val="001612A2"/>
    <w:rsid w:val="00161557"/>
    <w:rsid w:val="00161780"/>
    <w:rsid w:val="00161841"/>
    <w:rsid w:val="00161C70"/>
    <w:rsid w:val="00161D91"/>
    <w:rsid w:val="00161EA8"/>
    <w:rsid w:val="001623AA"/>
    <w:rsid w:val="0016275B"/>
    <w:rsid w:val="00162C24"/>
    <w:rsid w:val="00162FD2"/>
    <w:rsid w:val="001636D2"/>
    <w:rsid w:val="00163E97"/>
    <w:rsid w:val="00163F12"/>
    <w:rsid w:val="00164183"/>
    <w:rsid w:val="0016451A"/>
    <w:rsid w:val="00164CB8"/>
    <w:rsid w:val="00165A13"/>
    <w:rsid w:val="00165ECD"/>
    <w:rsid w:val="00165F10"/>
    <w:rsid w:val="001662DD"/>
    <w:rsid w:val="001663FC"/>
    <w:rsid w:val="00166B6A"/>
    <w:rsid w:val="00167BC8"/>
    <w:rsid w:val="00170142"/>
    <w:rsid w:val="00170374"/>
    <w:rsid w:val="001706D1"/>
    <w:rsid w:val="001710A5"/>
    <w:rsid w:val="001712E7"/>
    <w:rsid w:val="001715BA"/>
    <w:rsid w:val="00171605"/>
    <w:rsid w:val="00171A1A"/>
    <w:rsid w:val="00171BC9"/>
    <w:rsid w:val="00171D47"/>
    <w:rsid w:val="00171DCE"/>
    <w:rsid w:val="00172341"/>
    <w:rsid w:val="001724EA"/>
    <w:rsid w:val="001726FF"/>
    <w:rsid w:val="0017285E"/>
    <w:rsid w:val="00172B3F"/>
    <w:rsid w:val="00173840"/>
    <w:rsid w:val="00173AC9"/>
    <w:rsid w:val="00175DF2"/>
    <w:rsid w:val="001763F5"/>
    <w:rsid w:val="00176520"/>
    <w:rsid w:val="001767F2"/>
    <w:rsid w:val="00176814"/>
    <w:rsid w:val="001768CC"/>
    <w:rsid w:val="00176AD5"/>
    <w:rsid w:val="00177193"/>
    <w:rsid w:val="001771EA"/>
    <w:rsid w:val="001776DF"/>
    <w:rsid w:val="00177AD9"/>
    <w:rsid w:val="00177E2F"/>
    <w:rsid w:val="001803A7"/>
    <w:rsid w:val="00180DDF"/>
    <w:rsid w:val="00180E45"/>
    <w:rsid w:val="00180E76"/>
    <w:rsid w:val="001811A8"/>
    <w:rsid w:val="00181232"/>
    <w:rsid w:val="00181739"/>
    <w:rsid w:val="00181F95"/>
    <w:rsid w:val="00182160"/>
    <w:rsid w:val="001823B0"/>
    <w:rsid w:val="00182429"/>
    <w:rsid w:val="00182451"/>
    <w:rsid w:val="001829A6"/>
    <w:rsid w:val="0018345A"/>
    <w:rsid w:val="00183AE5"/>
    <w:rsid w:val="001841A7"/>
    <w:rsid w:val="001859B7"/>
    <w:rsid w:val="0018647C"/>
    <w:rsid w:val="001865AD"/>
    <w:rsid w:val="00186604"/>
    <w:rsid w:val="001866D4"/>
    <w:rsid w:val="00186769"/>
    <w:rsid w:val="00186C4C"/>
    <w:rsid w:val="00186DD2"/>
    <w:rsid w:val="00186E80"/>
    <w:rsid w:val="0018772F"/>
    <w:rsid w:val="00187E9A"/>
    <w:rsid w:val="001901F0"/>
    <w:rsid w:val="00190ECC"/>
    <w:rsid w:val="0019163E"/>
    <w:rsid w:val="0019187E"/>
    <w:rsid w:val="001931AA"/>
    <w:rsid w:val="001933C6"/>
    <w:rsid w:val="00193564"/>
    <w:rsid w:val="00193606"/>
    <w:rsid w:val="0019367D"/>
    <w:rsid w:val="0019400E"/>
    <w:rsid w:val="00196192"/>
    <w:rsid w:val="001963D1"/>
    <w:rsid w:val="00196ED8"/>
    <w:rsid w:val="001972B5"/>
    <w:rsid w:val="0019769E"/>
    <w:rsid w:val="001A062C"/>
    <w:rsid w:val="001A0B91"/>
    <w:rsid w:val="001A0BF1"/>
    <w:rsid w:val="001A1DBE"/>
    <w:rsid w:val="001A2441"/>
    <w:rsid w:val="001A2A8B"/>
    <w:rsid w:val="001A2B66"/>
    <w:rsid w:val="001A3129"/>
    <w:rsid w:val="001A39D9"/>
    <w:rsid w:val="001A3D7B"/>
    <w:rsid w:val="001A461E"/>
    <w:rsid w:val="001A4BDB"/>
    <w:rsid w:val="001A5117"/>
    <w:rsid w:val="001A57CD"/>
    <w:rsid w:val="001A59F4"/>
    <w:rsid w:val="001A5CFE"/>
    <w:rsid w:val="001A5F9C"/>
    <w:rsid w:val="001A69C7"/>
    <w:rsid w:val="001A6A31"/>
    <w:rsid w:val="001A7188"/>
    <w:rsid w:val="001A759A"/>
    <w:rsid w:val="001A75DF"/>
    <w:rsid w:val="001A7B2B"/>
    <w:rsid w:val="001A7BA2"/>
    <w:rsid w:val="001A7E91"/>
    <w:rsid w:val="001B0471"/>
    <w:rsid w:val="001B07C5"/>
    <w:rsid w:val="001B0A49"/>
    <w:rsid w:val="001B0CAF"/>
    <w:rsid w:val="001B12E9"/>
    <w:rsid w:val="001B1DFB"/>
    <w:rsid w:val="001B1ED3"/>
    <w:rsid w:val="001B2025"/>
    <w:rsid w:val="001B2063"/>
    <w:rsid w:val="001B206A"/>
    <w:rsid w:val="001B2092"/>
    <w:rsid w:val="001B230B"/>
    <w:rsid w:val="001B262C"/>
    <w:rsid w:val="001B2AB3"/>
    <w:rsid w:val="001B2B5B"/>
    <w:rsid w:val="001B2E5F"/>
    <w:rsid w:val="001B31FC"/>
    <w:rsid w:val="001B3348"/>
    <w:rsid w:val="001B3375"/>
    <w:rsid w:val="001B33CD"/>
    <w:rsid w:val="001B344F"/>
    <w:rsid w:val="001B39CC"/>
    <w:rsid w:val="001B3F50"/>
    <w:rsid w:val="001B414F"/>
    <w:rsid w:val="001B4F60"/>
    <w:rsid w:val="001B63E9"/>
    <w:rsid w:val="001B6B0C"/>
    <w:rsid w:val="001B73D9"/>
    <w:rsid w:val="001B778A"/>
    <w:rsid w:val="001B7D4F"/>
    <w:rsid w:val="001B7DFA"/>
    <w:rsid w:val="001B7F7A"/>
    <w:rsid w:val="001C14F3"/>
    <w:rsid w:val="001C1602"/>
    <w:rsid w:val="001C18EB"/>
    <w:rsid w:val="001C233F"/>
    <w:rsid w:val="001C2482"/>
    <w:rsid w:val="001C2931"/>
    <w:rsid w:val="001C2C93"/>
    <w:rsid w:val="001C33F3"/>
    <w:rsid w:val="001C36A7"/>
    <w:rsid w:val="001C389B"/>
    <w:rsid w:val="001C3F49"/>
    <w:rsid w:val="001C3FBD"/>
    <w:rsid w:val="001C464E"/>
    <w:rsid w:val="001C4938"/>
    <w:rsid w:val="001C5548"/>
    <w:rsid w:val="001C5E00"/>
    <w:rsid w:val="001C6823"/>
    <w:rsid w:val="001C6984"/>
    <w:rsid w:val="001C6CBC"/>
    <w:rsid w:val="001C732B"/>
    <w:rsid w:val="001C7B21"/>
    <w:rsid w:val="001C7CC1"/>
    <w:rsid w:val="001D049F"/>
    <w:rsid w:val="001D04BA"/>
    <w:rsid w:val="001D0829"/>
    <w:rsid w:val="001D0C03"/>
    <w:rsid w:val="001D1147"/>
    <w:rsid w:val="001D2464"/>
    <w:rsid w:val="001D2527"/>
    <w:rsid w:val="001D25E3"/>
    <w:rsid w:val="001D2CD1"/>
    <w:rsid w:val="001D3670"/>
    <w:rsid w:val="001D3B86"/>
    <w:rsid w:val="001D3F25"/>
    <w:rsid w:val="001D46FA"/>
    <w:rsid w:val="001D4AA9"/>
    <w:rsid w:val="001D4F65"/>
    <w:rsid w:val="001D53D7"/>
    <w:rsid w:val="001D5CD6"/>
    <w:rsid w:val="001D60A0"/>
    <w:rsid w:val="001D64EB"/>
    <w:rsid w:val="001D6B08"/>
    <w:rsid w:val="001D6C57"/>
    <w:rsid w:val="001D6DBC"/>
    <w:rsid w:val="001D7228"/>
    <w:rsid w:val="001E017D"/>
    <w:rsid w:val="001E0257"/>
    <w:rsid w:val="001E0B9F"/>
    <w:rsid w:val="001E14F7"/>
    <w:rsid w:val="001E19EA"/>
    <w:rsid w:val="001E1BA1"/>
    <w:rsid w:val="001E223E"/>
    <w:rsid w:val="001E2374"/>
    <w:rsid w:val="001E2923"/>
    <w:rsid w:val="001E46F7"/>
    <w:rsid w:val="001E489F"/>
    <w:rsid w:val="001E4BE6"/>
    <w:rsid w:val="001E4D95"/>
    <w:rsid w:val="001E51E7"/>
    <w:rsid w:val="001E5B47"/>
    <w:rsid w:val="001E5F19"/>
    <w:rsid w:val="001E5F45"/>
    <w:rsid w:val="001E64CD"/>
    <w:rsid w:val="001E6B2D"/>
    <w:rsid w:val="001E7485"/>
    <w:rsid w:val="001E75C5"/>
    <w:rsid w:val="001E778B"/>
    <w:rsid w:val="001E78BE"/>
    <w:rsid w:val="001E79FB"/>
    <w:rsid w:val="001E7AD5"/>
    <w:rsid w:val="001E7F1C"/>
    <w:rsid w:val="001F01D0"/>
    <w:rsid w:val="001F073C"/>
    <w:rsid w:val="001F0B24"/>
    <w:rsid w:val="001F1027"/>
    <w:rsid w:val="001F17A1"/>
    <w:rsid w:val="001F1956"/>
    <w:rsid w:val="001F1963"/>
    <w:rsid w:val="001F1A1A"/>
    <w:rsid w:val="001F2847"/>
    <w:rsid w:val="001F2A67"/>
    <w:rsid w:val="001F2CFC"/>
    <w:rsid w:val="001F3729"/>
    <w:rsid w:val="001F3B34"/>
    <w:rsid w:val="001F3BC1"/>
    <w:rsid w:val="001F4718"/>
    <w:rsid w:val="001F4F7D"/>
    <w:rsid w:val="001F5414"/>
    <w:rsid w:val="001F5AF3"/>
    <w:rsid w:val="001F6CDB"/>
    <w:rsid w:val="001F6E11"/>
    <w:rsid w:val="001F72E6"/>
    <w:rsid w:val="001F75D9"/>
    <w:rsid w:val="001F7CFC"/>
    <w:rsid w:val="00200069"/>
    <w:rsid w:val="002001C9"/>
    <w:rsid w:val="00200394"/>
    <w:rsid w:val="002005AF"/>
    <w:rsid w:val="00200C80"/>
    <w:rsid w:val="00201065"/>
    <w:rsid w:val="002016D6"/>
    <w:rsid w:val="00201DBA"/>
    <w:rsid w:val="00201EC7"/>
    <w:rsid w:val="00201F86"/>
    <w:rsid w:val="00202498"/>
    <w:rsid w:val="0020294B"/>
    <w:rsid w:val="00202999"/>
    <w:rsid w:val="00202AD3"/>
    <w:rsid w:val="00202E3B"/>
    <w:rsid w:val="00202E76"/>
    <w:rsid w:val="002038BA"/>
    <w:rsid w:val="002039CD"/>
    <w:rsid w:val="00204630"/>
    <w:rsid w:val="002047A5"/>
    <w:rsid w:val="0020625F"/>
    <w:rsid w:val="0020629C"/>
    <w:rsid w:val="002064FD"/>
    <w:rsid w:val="002068F9"/>
    <w:rsid w:val="00207053"/>
    <w:rsid w:val="00207338"/>
    <w:rsid w:val="0021022A"/>
    <w:rsid w:val="00210357"/>
    <w:rsid w:val="0021045C"/>
    <w:rsid w:val="0021098F"/>
    <w:rsid w:val="00210BAE"/>
    <w:rsid w:val="00210E0E"/>
    <w:rsid w:val="00211A9A"/>
    <w:rsid w:val="00211DF4"/>
    <w:rsid w:val="002120F3"/>
    <w:rsid w:val="0021245D"/>
    <w:rsid w:val="00212828"/>
    <w:rsid w:val="00212A91"/>
    <w:rsid w:val="00212BF3"/>
    <w:rsid w:val="00213112"/>
    <w:rsid w:val="00213844"/>
    <w:rsid w:val="00213CA6"/>
    <w:rsid w:val="00213F72"/>
    <w:rsid w:val="00214560"/>
    <w:rsid w:val="002146E5"/>
    <w:rsid w:val="00214705"/>
    <w:rsid w:val="00214742"/>
    <w:rsid w:val="00214968"/>
    <w:rsid w:val="00214B63"/>
    <w:rsid w:val="002151C2"/>
    <w:rsid w:val="00215CE9"/>
    <w:rsid w:val="00215E36"/>
    <w:rsid w:val="00215E62"/>
    <w:rsid w:val="00215F41"/>
    <w:rsid w:val="00215F49"/>
    <w:rsid w:val="00215F53"/>
    <w:rsid w:val="00216015"/>
    <w:rsid w:val="00216114"/>
    <w:rsid w:val="002163C9"/>
    <w:rsid w:val="0021669C"/>
    <w:rsid w:val="00216870"/>
    <w:rsid w:val="00216A83"/>
    <w:rsid w:val="00216B30"/>
    <w:rsid w:val="00216BC5"/>
    <w:rsid w:val="00216FA9"/>
    <w:rsid w:val="00217326"/>
    <w:rsid w:val="0021757C"/>
    <w:rsid w:val="002178FF"/>
    <w:rsid w:val="00217A30"/>
    <w:rsid w:val="00217BB7"/>
    <w:rsid w:val="00217C11"/>
    <w:rsid w:val="00217CDB"/>
    <w:rsid w:val="002200A9"/>
    <w:rsid w:val="00220D04"/>
    <w:rsid w:val="00220EF2"/>
    <w:rsid w:val="002213E8"/>
    <w:rsid w:val="00221551"/>
    <w:rsid w:val="0022158C"/>
    <w:rsid w:val="00221A7E"/>
    <w:rsid w:val="00221D2E"/>
    <w:rsid w:val="00221F14"/>
    <w:rsid w:val="00221F3D"/>
    <w:rsid w:val="0022226D"/>
    <w:rsid w:val="00222DE3"/>
    <w:rsid w:val="00223291"/>
    <w:rsid w:val="0022353E"/>
    <w:rsid w:val="002235B3"/>
    <w:rsid w:val="002235C5"/>
    <w:rsid w:val="00223ABE"/>
    <w:rsid w:val="00224161"/>
    <w:rsid w:val="0022425A"/>
    <w:rsid w:val="0022429B"/>
    <w:rsid w:val="00224535"/>
    <w:rsid w:val="002249D1"/>
    <w:rsid w:val="002253CF"/>
    <w:rsid w:val="002255B2"/>
    <w:rsid w:val="00226170"/>
    <w:rsid w:val="002262A9"/>
    <w:rsid w:val="00226485"/>
    <w:rsid w:val="002264F9"/>
    <w:rsid w:val="00226610"/>
    <w:rsid w:val="00226684"/>
    <w:rsid w:val="00226740"/>
    <w:rsid w:val="00226A8B"/>
    <w:rsid w:val="0022707F"/>
    <w:rsid w:val="002270D9"/>
    <w:rsid w:val="00227272"/>
    <w:rsid w:val="00227AD3"/>
    <w:rsid w:val="00227C59"/>
    <w:rsid w:val="002301D5"/>
    <w:rsid w:val="00230212"/>
    <w:rsid w:val="00230863"/>
    <w:rsid w:val="00230A54"/>
    <w:rsid w:val="00230ABA"/>
    <w:rsid w:val="00230E6D"/>
    <w:rsid w:val="002314A3"/>
    <w:rsid w:val="0023196A"/>
    <w:rsid w:val="00231D72"/>
    <w:rsid w:val="002332D7"/>
    <w:rsid w:val="002332FB"/>
    <w:rsid w:val="00233B67"/>
    <w:rsid w:val="002340CC"/>
    <w:rsid w:val="00234250"/>
    <w:rsid w:val="00234447"/>
    <w:rsid w:val="00234801"/>
    <w:rsid w:val="00235758"/>
    <w:rsid w:val="002366F7"/>
    <w:rsid w:val="00236810"/>
    <w:rsid w:val="002368BE"/>
    <w:rsid w:val="00237210"/>
    <w:rsid w:val="00237433"/>
    <w:rsid w:val="0023756C"/>
    <w:rsid w:val="00237789"/>
    <w:rsid w:val="00237D12"/>
    <w:rsid w:val="00237D22"/>
    <w:rsid w:val="00240C0E"/>
    <w:rsid w:val="00240E6B"/>
    <w:rsid w:val="0024113A"/>
    <w:rsid w:val="00241167"/>
    <w:rsid w:val="0024177F"/>
    <w:rsid w:val="002426F2"/>
    <w:rsid w:val="0024282F"/>
    <w:rsid w:val="0024295B"/>
    <w:rsid w:val="00242FC5"/>
    <w:rsid w:val="00244267"/>
    <w:rsid w:val="00245083"/>
    <w:rsid w:val="00245084"/>
    <w:rsid w:val="002459B1"/>
    <w:rsid w:val="00245CF8"/>
    <w:rsid w:val="00245F8D"/>
    <w:rsid w:val="002462A5"/>
    <w:rsid w:val="00246484"/>
    <w:rsid w:val="002467E9"/>
    <w:rsid w:val="002469B0"/>
    <w:rsid w:val="00247283"/>
    <w:rsid w:val="00250D1A"/>
    <w:rsid w:val="00250F6F"/>
    <w:rsid w:val="002510C2"/>
    <w:rsid w:val="002519AA"/>
    <w:rsid w:val="00251B2C"/>
    <w:rsid w:val="00251C43"/>
    <w:rsid w:val="00251CC2"/>
    <w:rsid w:val="0025201D"/>
    <w:rsid w:val="002521A3"/>
    <w:rsid w:val="00252229"/>
    <w:rsid w:val="00252587"/>
    <w:rsid w:val="00252976"/>
    <w:rsid w:val="00252BDD"/>
    <w:rsid w:val="002532DA"/>
    <w:rsid w:val="00253336"/>
    <w:rsid w:val="00253CEB"/>
    <w:rsid w:val="00253D58"/>
    <w:rsid w:val="002542D7"/>
    <w:rsid w:val="002546C7"/>
    <w:rsid w:val="0025474F"/>
    <w:rsid w:val="002547D8"/>
    <w:rsid w:val="00254918"/>
    <w:rsid w:val="00254BF8"/>
    <w:rsid w:val="002554EA"/>
    <w:rsid w:val="00255608"/>
    <w:rsid w:val="00255935"/>
    <w:rsid w:val="00255AAB"/>
    <w:rsid w:val="00255D7B"/>
    <w:rsid w:val="002567BC"/>
    <w:rsid w:val="00256875"/>
    <w:rsid w:val="00256982"/>
    <w:rsid w:val="00256AAF"/>
    <w:rsid w:val="00256C42"/>
    <w:rsid w:val="00256DED"/>
    <w:rsid w:val="00257BFF"/>
    <w:rsid w:val="00260421"/>
    <w:rsid w:val="0026042E"/>
    <w:rsid w:val="002605A1"/>
    <w:rsid w:val="0026080C"/>
    <w:rsid w:val="00260ED3"/>
    <w:rsid w:val="00261250"/>
    <w:rsid w:val="002615C4"/>
    <w:rsid w:val="002621EB"/>
    <w:rsid w:val="00262ED7"/>
    <w:rsid w:val="0026314A"/>
    <w:rsid w:val="002631B5"/>
    <w:rsid w:val="0026351A"/>
    <w:rsid w:val="00263B9A"/>
    <w:rsid w:val="00264669"/>
    <w:rsid w:val="002647DC"/>
    <w:rsid w:val="00264BC4"/>
    <w:rsid w:val="0026544B"/>
    <w:rsid w:val="0026634D"/>
    <w:rsid w:val="0026655A"/>
    <w:rsid w:val="00266766"/>
    <w:rsid w:val="00266C56"/>
    <w:rsid w:val="00266F8F"/>
    <w:rsid w:val="00267199"/>
    <w:rsid w:val="002674FA"/>
    <w:rsid w:val="0026762A"/>
    <w:rsid w:val="002676DD"/>
    <w:rsid w:val="00267BF7"/>
    <w:rsid w:val="00267E1B"/>
    <w:rsid w:val="00267EF4"/>
    <w:rsid w:val="0027043C"/>
    <w:rsid w:val="00270909"/>
    <w:rsid w:val="00270925"/>
    <w:rsid w:val="00270AEA"/>
    <w:rsid w:val="00270BC5"/>
    <w:rsid w:val="002712F7"/>
    <w:rsid w:val="00271646"/>
    <w:rsid w:val="00271920"/>
    <w:rsid w:val="00271B78"/>
    <w:rsid w:val="00271BCC"/>
    <w:rsid w:val="002724D5"/>
    <w:rsid w:val="0027268F"/>
    <w:rsid w:val="0027284D"/>
    <w:rsid w:val="00272887"/>
    <w:rsid w:val="00273C3B"/>
    <w:rsid w:val="00273DC4"/>
    <w:rsid w:val="00273F09"/>
    <w:rsid w:val="00274172"/>
    <w:rsid w:val="002749FB"/>
    <w:rsid w:val="002752A1"/>
    <w:rsid w:val="0027543B"/>
    <w:rsid w:val="002764E8"/>
    <w:rsid w:val="00276500"/>
    <w:rsid w:val="0027654B"/>
    <w:rsid w:val="0027678C"/>
    <w:rsid w:val="002768F5"/>
    <w:rsid w:val="0027691E"/>
    <w:rsid w:val="00276CD5"/>
    <w:rsid w:val="00276EB8"/>
    <w:rsid w:val="00276F99"/>
    <w:rsid w:val="00280CA2"/>
    <w:rsid w:val="002810B8"/>
    <w:rsid w:val="002815A6"/>
    <w:rsid w:val="002817B9"/>
    <w:rsid w:val="0028197C"/>
    <w:rsid w:val="00281B4C"/>
    <w:rsid w:val="00281CD9"/>
    <w:rsid w:val="00282317"/>
    <w:rsid w:val="002823EE"/>
    <w:rsid w:val="0028251A"/>
    <w:rsid w:val="00282DEC"/>
    <w:rsid w:val="00283139"/>
    <w:rsid w:val="002834DF"/>
    <w:rsid w:val="0028375B"/>
    <w:rsid w:val="00285009"/>
    <w:rsid w:val="00285524"/>
    <w:rsid w:val="00285D06"/>
    <w:rsid w:val="00285E71"/>
    <w:rsid w:val="0028690C"/>
    <w:rsid w:val="00286965"/>
    <w:rsid w:val="00286997"/>
    <w:rsid w:val="00286A23"/>
    <w:rsid w:val="00286B64"/>
    <w:rsid w:val="00286C08"/>
    <w:rsid w:val="00287311"/>
    <w:rsid w:val="002875D5"/>
    <w:rsid w:val="00287A54"/>
    <w:rsid w:val="00287AD0"/>
    <w:rsid w:val="00287BB0"/>
    <w:rsid w:val="00290C8E"/>
    <w:rsid w:val="0029120C"/>
    <w:rsid w:val="0029183E"/>
    <w:rsid w:val="00291BB9"/>
    <w:rsid w:val="0029229E"/>
    <w:rsid w:val="00292AA4"/>
    <w:rsid w:val="00292D69"/>
    <w:rsid w:val="00293087"/>
    <w:rsid w:val="002935C1"/>
    <w:rsid w:val="00293889"/>
    <w:rsid w:val="002939DC"/>
    <w:rsid w:val="00293F21"/>
    <w:rsid w:val="0029436B"/>
    <w:rsid w:val="002944B2"/>
    <w:rsid w:val="002947E9"/>
    <w:rsid w:val="00294D4D"/>
    <w:rsid w:val="00295068"/>
    <w:rsid w:val="00295E08"/>
    <w:rsid w:val="00295E80"/>
    <w:rsid w:val="00296060"/>
    <w:rsid w:val="00296063"/>
    <w:rsid w:val="002962F8"/>
    <w:rsid w:val="0029644A"/>
    <w:rsid w:val="0029651A"/>
    <w:rsid w:val="00296CEC"/>
    <w:rsid w:val="00296DCC"/>
    <w:rsid w:val="00296F40"/>
    <w:rsid w:val="0029705E"/>
    <w:rsid w:val="002971C6"/>
    <w:rsid w:val="002A0194"/>
    <w:rsid w:val="002A044F"/>
    <w:rsid w:val="002A0D88"/>
    <w:rsid w:val="002A0EDB"/>
    <w:rsid w:val="002A1010"/>
    <w:rsid w:val="002A10FB"/>
    <w:rsid w:val="002A18AA"/>
    <w:rsid w:val="002A18D8"/>
    <w:rsid w:val="002A1C1F"/>
    <w:rsid w:val="002A1C2A"/>
    <w:rsid w:val="002A3DF0"/>
    <w:rsid w:val="002A3E52"/>
    <w:rsid w:val="002A42C8"/>
    <w:rsid w:val="002A4301"/>
    <w:rsid w:val="002A4852"/>
    <w:rsid w:val="002A4BE1"/>
    <w:rsid w:val="002A5180"/>
    <w:rsid w:val="002A5538"/>
    <w:rsid w:val="002A5CEB"/>
    <w:rsid w:val="002A5EFF"/>
    <w:rsid w:val="002A5F1F"/>
    <w:rsid w:val="002A6074"/>
    <w:rsid w:val="002A6591"/>
    <w:rsid w:val="002A6AEC"/>
    <w:rsid w:val="002A72B4"/>
    <w:rsid w:val="002A7635"/>
    <w:rsid w:val="002A79C6"/>
    <w:rsid w:val="002A7BB9"/>
    <w:rsid w:val="002A7BF3"/>
    <w:rsid w:val="002A7D13"/>
    <w:rsid w:val="002A7ED6"/>
    <w:rsid w:val="002B1054"/>
    <w:rsid w:val="002B187B"/>
    <w:rsid w:val="002B1963"/>
    <w:rsid w:val="002B1B2B"/>
    <w:rsid w:val="002B1F4F"/>
    <w:rsid w:val="002B20D2"/>
    <w:rsid w:val="002B22C2"/>
    <w:rsid w:val="002B2B60"/>
    <w:rsid w:val="002B2DB6"/>
    <w:rsid w:val="002B3EC3"/>
    <w:rsid w:val="002B406D"/>
    <w:rsid w:val="002B4263"/>
    <w:rsid w:val="002B4DC5"/>
    <w:rsid w:val="002B6610"/>
    <w:rsid w:val="002B68A5"/>
    <w:rsid w:val="002B7275"/>
    <w:rsid w:val="002B7312"/>
    <w:rsid w:val="002B73B7"/>
    <w:rsid w:val="002B7BE9"/>
    <w:rsid w:val="002B7E4C"/>
    <w:rsid w:val="002B7E90"/>
    <w:rsid w:val="002C008C"/>
    <w:rsid w:val="002C0300"/>
    <w:rsid w:val="002C128E"/>
    <w:rsid w:val="002C15B4"/>
    <w:rsid w:val="002C1A1D"/>
    <w:rsid w:val="002C1A91"/>
    <w:rsid w:val="002C21DF"/>
    <w:rsid w:val="002C21FA"/>
    <w:rsid w:val="002C2850"/>
    <w:rsid w:val="002C2C4F"/>
    <w:rsid w:val="002C2F33"/>
    <w:rsid w:val="002C3F22"/>
    <w:rsid w:val="002C44A5"/>
    <w:rsid w:val="002C468E"/>
    <w:rsid w:val="002C4B6D"/>
    <w:rsid w:val="002C4B76"/>
    <w:rsid w:val="002C5688"/>
    <w:rsid w:val="002C5B58"/>
    <w:rsid w:val="002C5C94"/>
    <w:rsid w:val="002C5D19"/>
    <w:rsid w:val="002C60CF"/>
    <w:rsid w:val="002C621E"/>
    <w:rsid w:val="002C62BE"/>
    <w:rsid w:val="002C77C5"/>
    <w:rsid w:val="002C7D14"/>
    <w:rsid w:val="002C7E96"/>
    <w:rsid w:val="002C7F7B"/>
    <w:rsid w:val="002D0567"/>
    <w:rsid w:val="002D0A30"/>
    <w:rsid w:val="002D15EF"/>
    <w:rsid w:val="002D1CD5"/>
    <w:rsid w:val="002D1F44"/>
    <w:rsid w:val="002D213D"/>
    <w:rsid w:val="002D2652"/>
    <w:rsid w:val="002D2703"/>
    <w:rsid w:val="002D2C26"/>
    <w:rsid w:val="002D2EF0"/>
    <w:rsid w:val="002D3850"/>
    <w:rsid w:val="002D39E2"/>
    <w:rsid w:val="002D3B92"/>
    <w:rsid w:val="002D3FCF"/>
    <w:rsid w:val="002D489F"/>
    <w:rsid w:val="002D48A2"/>
    <w:rsid w:val="002D503A"/>
    <w:rsid w:val="002D5152"/>
    <w:rsid w:val="002D52B4"/>
    <w:rsid w:val="002D5671"/>
    <w:rsid w:val="002D57B3"/>
    <w:rsid w:val="002D5D58"/>
    <w:rsid w:val="002D5E9A"/>
    <w:rsid w:val="002D625C"/>
    <w:rsid w:val="002D62D7"/>
    <w:rsid w:val="002D63C9"/>
    <w:rsid w:val="002D6A71"/>
    <w:rsid w:val="002D7906"/>
    <w:rsid w:val="002D7924"/>
    <w:rsid w:val="002D7CD5"/>
    <w:rsid w:val="002D7F43"/>
    <w:rsid w:val="002E03F6"/>
    <w:rsid w:val="002E0800"/>
    <w:rsid w:val="002E0D82"/>
    <w:rsid w:val="002E1293"/>
    <w:rsid w:val="002E1414"/>
    <w:rsid w:val="002E182D"/>
    <w:rsid w:val="002E1924"/>
    <w:rsid w:val="002E1BCF"/>
    <w:rsid w:val="002E2B4A"/>
    <w:rsid w:val="002E31CD"/>
    <w:rsid w:val="002E37BC"/>
    <w:rsid w:val="002E3A5D"/>
    <w:rsid w:val="002E3A82"/>
    <w:rsid w:val="002E3BCB"/>
    <w:rsid w:val="002E47D3"/>
    <w:rsid w:val="002E51E1"/>
    <w:rsid w:val="002E5C3C"/>
    <w:rsid w:val="002E5E7D"/>
    <w:rsid w:val="002E68FE"/>
    <w:rsid w:val="002E73A9"/>
    <w:rsid w:val="002E7812"/>
    <w:rsid w:val="002E7980"/>
    <w:rsid w:val="002E7FF2"/>
    <w:rsid w:val="002F02A4"/>
    <w:rsid w:val="002F063E"/>
    <w:rsid w:val="002F0836"/>
    <w:rsid w:val="002F12B8"/>
    <w:rsid w:val="002F1601"/>
    <w:rsid w:val="002F17E5"/>
    <w:rsid w:val="002F1822"/>
    <w:rsid w:val="002F1DA7"/>
    <w:rsid w:val="002F207F"/>
    <w:rsid w:val="002F2885"/>
    <w:rsid w:val="002F28CE"/>
    <w:rsid w:val="002F2B0E"/>
    <w:rsid w:val="002F3032"/>
    <w:rsid w:val="002F3454"/>
    <w:rsid w:val="002F35E3"/>
    <w:rsid w:val="002F3B6E"/>
    <w:rsid w:val="002F3FA1"/>
    <w:rsid w:val="002F42E3"/>
    <w:rsid w:val="002F4F0F"/>
    <w:rsid w:val="002F56B2"/>
    <w:rsid w:val="002F56EE"/>
    <w:rsid w:val="002F5D7D"/>
    <w:rsid w:val="002F5FC1"/>
    <w:rsid w:val="002F6BC0"/>
    <w:rsid w:val="002F6CCC"/>
    <w:rsid w:val="002F7323"/>
    <w:rsid w:val="00300DA2"/>
    <w:rsid w:val="0030139D"/>
    <w:rsid w:val="00301F00"/>
    <w:rsid w:val="00302932"/>
    <w:rsid w:val="003029DC"/>
    <w:rsid w:val="003033F2"/>
    <w:rsid w:val="003036C1"/>
    <w:rsid w:val="003037C3"/>
    <w:rsid w:val="00303DBD"/>
    <w:rsid w:val="00304358"/>
    <w:rsid w:val="00304431"/>
    <w:rsid w:val="003047EB"/>
    <w:rsid w:val="00304DFC"/>
    <w:rsid w:val="00305015"/>
    <w:rsid w:val="00305643"/>
    <w:rsid w:val="003056B4"/>
    <w:rsid w:val="003056CD"/>
    <w:rsid w:val="003056F9"/>
    <w:rsid w:val="00305791"/>
    <w:rsid w:val="00305C0C"/>
    <w:rsid w:val="00305D32"/>
    <w:rsid w:val="00305FB1"/>
    <w:rsid w:val="0030684E"/>
    <w:rsid w:val="00306968"/>
    <w:rsid w:val="00306B12"/>
    <w:rsid w:val="00306E2E"/>
    <w:rsid w:val="003070CB"/>
    <w:rsid w:val="003072D0"/>
    <w:rsid w:val="0030779B"/>
    <w:rsid w:val="003077EC"/>
    <w:rsid w:val="003079BE"/>
    <w:rsid w:val="003100C3"/>
    <w:rsid w:val="00310918"/>
    <w:rsid w:val="0031091B"/>
    <w:rsid w:val="00310925"/>
    <w:rsid w:val="003117CF"/>
    <w:rsid w:val="003117E9"/>
    <w:rsid w:val="00312535"/>
    <w:rsid w:val="003125FC"/>
    <w:rsid w:val="00312613"/>
    <w:rsid w:val="00312B68"/>
    <w:rsid w:val="00312C7D"/>
    <w:rsid w:val="00313517"/>
    <w:rsid w:val="0031359F"/>
    <w:rsid w:val="00313AEC"/>
    <w:rsid w:val="00313B20"/>
    <w:rsid w:val="00313E98"/>
    <w:rsid w:val="003140F6"/>
    <w:rsid w:val="00314156"/>
    <w:rsid w:val="00314239"/>
    <w:rsid w:val="0031484C"/>
    <w:rsid w:val="00314BCB"/>
    <w:rsid w:val="00314DA6"/>
    <w:rsid w:val="00315250"/>
    <w:rsid w:val="003157E9"/>
    <w:rsid w:val="00315A40"/>
    <w:rsid w:val="0031602E"/>
    <w:rsid w:val="00316692"/>
    <w:rsid w:val="003166B2"/>
    <w:rsid w:val="003169E3"/>
    <w:rsid w:val="00316A2D"/>
    <w:rsid w:val="00316A66"/>
    <w:rsid w:val="00316C83"/>
    <w:rsid w:val="00316DFE"/>
    <w:rsid w:val="00316F8F"/>
    <w:rsid w:val="0031772B"/>
    <w:rsid w:val="003178A7"/>
    <w:rsid w:val="00317B8A"/>
    <w:rsid w:val="00317F4F"/>
    <w:rsid w:val="00320054"/>
    <w:rsid w:val="0032015C"/>
    <w:rsid w:val="003201A6"/>
    <w:rsid w:val="00320584"/>
    <w:rsid w:val="003206AD"/>
    <w:rsid w:val="0032075D"/>
    <w:rsid w:val="00320DB0"/>
    <w:rsid w:val="00321360"/>
    <w:rsid w:val="00321521"/>
    <w:rsid w:val="00321B50"/>
    <w:rsid w:val="003223AB"/>
    <w:rsid w:val="0032256A"/>
    <w:rsid w:val="00322685"/>
    <w:rsid w:val="00322E02"/>
    <w:rsid w:val="00323368"/>
    <w:rsid w:val="00323A7A"/>
    <w:rsid w:val="00323E98"/>
    <w:rsid w:val="00324793"/>
    <w:rsid w:val="0032497A"/>
    <w:rsid w:val="00324E93"/>
    <w:rsid w:val="00325162"/>
    <w:rsid w:val="00325317"/>
    <w:rsid w:val="00325B40"/>
    <w:rsid w:val="00325C66"/>
    <w:rsid w:val="00325DCD"/>
    <w:rsid w:val="00325F7C"/>
    <w:rsid w:val="00326448"/>
    <w:rsid w:val="00326532"/>
    <w:rsid w:val="00326781"/>
    <w:rsid w:val="00326798"/>
    <w:rsid w:val="00326A91"/>
    <w:rsid w:val="0032705B"/>
    <w:rsid w:val="003279C6"/>
    <w:rsid w:val="00330881"/>
    <w:rsid w:val="00331411"/>
    <w:rsid w:val="00331B02"/>
    <w:rsid w:val="0033204E"/>
    <w:rsid w:val="003320C3"/>
    <w:rsid w:val="00332501"/>
    <w:rsid w:val="00332539"/>
    <w:rsid w:val="00332FA6"/>
    <w:rsid w:val="003331C0"/>
    <w:rsid w:val="00333233"/>
    <w:rsid w:val="0033345F"/>
    <w:rsid w:val="00333B4D"/>
    <w:rsid w:val="003340BD"/>
    <w:rsid w:val="003343EC"/>
    <w:rsid w:val="00334670"/>
    <w:rsid w:val="00335727"/>
    <w:rsid w:val="00335C02"/>
    <w:rsid w:val="00335D3A"/>
    <w:rsid w:val="0033603E"/>
    <w:rsid w:val="003364D0"/>
    <w:rsid w:val="00336653"/>
    <w:rsid w:val="0033682D"/>
    <w:rsid w:val="00336CD1"/>
    <w:rsid w:val="003371E4"/>
    <w:rsid w:val="0033746D"/>
    <w:rsid w:val="00337CFA"/>
    <w:rsid w:val="0034017B"/>
    <w:rsid w:val="00340555"/>
    <w:rsid w:val="0034088B"/>
    <w:rsid w:val="00340B9C"/>
    <w:rsid w:val="00340C41"/>
    <w:rsid w:val="0034103B"/>
    <w:rsid w:val="00341313"/>
    <w:rsid w:val="00341743"/>
    <w:rsid w:val="00341C26"/>
    <w:rsid w:val="0034315B"/>
    <w:rsid w:val="0034362C"/>
    <w:rsid w:val="003437B0"/>
    <w:rsid w:val="003437B3"/>
    <w:rsid w:val="0034425B"/>
    <w:rsid w:val="00344701"/>
    <w:rsid w:val="003447D0"/>
    <w:rsid w:val="0034489A"/>
    <w:rsid w:val="00344FB9"/>
    <w:rsid w:val="00345767"/>
    <w:rsid w:val="003463DE"/>
    <w:rsid w:val="00346806"/>
    <w:rsid w:val="00346C51"/>
    <w:rsid w:val="00346F2D"/>
    <w:rsid w:val="00347478"/>
    <w:rsid w:val="0034771A"/>
    <w:rsid w:val="00347A44"/>
    <w:rsid w:val="003504D7"/>
    <w:rsid w:val="00350615"/>
    <w:rsid w:val="003506FF"/>
    <w:rsid w:val="00351345"/>
    <w:rsid w:val="003514FF"/>
    <w:rsid w:val="00351540"/>
    <w:rsid w:val="00351BA0"/>
    <w:rsid w:val="00351C39"/>
    <w:rsid w:val="00351CEC"/>
    <w:rsid w:val="00351D67"/>
    <w:rsid w:val="00352CB1"/>
    <w:rsid w:val="00354368"/>
    <w:rsid w:val="003543EE"/>
    <w:rsid w:val="0035470D"/>
    <w:rsid w:val="00354A10"/>
    <w:rsid w:val="00354E46"/>
    <w:rsid w:val="003554FE"/>
    <w:rsid w:val="00355596"/>
    <w:rsid w:val="00355CFD"/>
    <w:rsid w:val="00355F1A"/>
    <w:rsid w:val="003560B6"/>
    <w:rsid w:val="0035617D"/>
    <w:rsid w:val="0035625D"/>
    <w:rsid w:val="00356B4C"/>
    <w:rsid w:val="00357082"/>
    <w:rsid w:val="00357481"/>
    <w:rsid w:val="003609AC"/>
    <w:rsid w:val="00360B55"/>
    <w:rsid w:val="00360BCD"/>
    <w:rsid w:val="00361391"/>
    <w:rsid w:val="00361CE8"/>
    <w:rsid w:val="00361FCB"/>
    <w:rsid w:val="00361FDA"/>
    <w:rsid w:val="00362037"/>
    <w:rsid w:val="0036234F"/>
    <w:rsid w:val="00362474"/>
    <w:rsid w:val="00362C0E"/>
    <w:rsid w:val="003635CD"/>
    <w:rsid w:val="003639C0"/>
    <w:rsid w:val="003639FB"/>
    <w:rsid w:val="00363DD4"/>
    <w:rsid w:val="003641A1"/>
    <w:rsid w:val="003643D9"/>
    <w:rsid w:val="003647BE"/>
    <w:rsid w:val="0036487E"/>
    <w:rsid w:val="00364B8E"/>
    <w:rsid w:val="00364D0C"/>
    <w:rsid w:val="00364F1A"/>
    <w:rsid w:val="00366026"/>
    <w:rsid w:val="003665E0"/>
    <w:rsid w:val="0036673B"/>
    <w:rsid w:val="00366970"/>
    <w:rsid w:val="00366DD0"/>
    <w:rsid w:val="00366E0A"/>
    <w:rsid w:val="00366F67"/>
    <w:rsid w:val="003670F7"/>
    <w:rsid w:val="00367171"/>
    <w:rsid w:val="00367AC7"/>
    <w:rsid w:val="00367B88"/>
    <w:rsid w:val="00367FED"/>
    <w:rsid w:val="00370349"/>
    <w:rsid w:val="00370FC6"/>
    <w:rsid w:val="00371F27"/>
    <w:rsid w:val="003722A2"/>
    <w:rsid w:val="00372303"/>
    <w:rsid w:val="003723ED"/>
    <w:rsid w:val="00372855"/>
    <w:rsid w:val="00373109"/>
    <w:rsid w:val="003734CF"/>
    <w:rsid w:val="003737B3"/>
    <w:rsid w:val="0037404C"/>
    <w:rsid w:val="0037428C"/>
    <w:rsid w:val="00374296"/>
    <w:rsid w:val="00374EDD"/>
    <w:rsid w:val="00375031"/>
    <w:rsid w:val="003750F6"/>
    <w:rsid w:val="00375268"/>
    <w:rsid w:val="00375332"/>
    <w:rsid w:val="00375960"/>
    <w:rsid w:val="003759FA"/>
    <w:rsid w:val="00375A39"/>
    <w:rsid w:val="00375FA7"/>
    <w:rsid w:val="00376364"/>
    <w:rsid w:val="003764A7"/>
    <w:rsid w:val="00376575"/>
    <w:rsid w:val="003768B3"/>
    <w:rsid w:val="00377BB7"/>
    <w:rsid w:val="00377BB8"/>
    <w:rsid w:val="00377D05"/>
    <w:rsid w:val="00380B77"/>
    <w:rsid w:val="0038119B"/>
    <w:rsid w:val="00381A33"/>
    <w:rsid w:val="00381B52"/>
    <w:rsid w:val="00381BFD"/>
    <w:rsid w:val="0038247C"/>
    <w:rsid w:val="00382555"/>
    <w:rsid w:val="00382564"/>
    <w:rsid w:val="003827E7"/>
    <w:rsid w:val="00382C37"/>
    <w:rsid w:val="0038326F"/>
    <w:rsid w:val="003833AA"/>
    <w:rsid w:val="00383619"/>
    <w:rsid w:val="003837DC"/>
    <w:rsid w:val="00383BD8"/>
    <w:rsid w:val="003848A0"/>
    <w:rsid w:val="00385868"/>
    <w:rsid w:val="003859E9"/>
    <w:rsid w:val="00385B09"/>
    <w:rsid w:val="00385C5F"/>
    <w:rsid w:val="00385F47"/>
    <w:rsid w:val="003860F6"/>
    <w:rsid w:val="003861D6"/>
    <w:rsid w:val="00386A1F"/>
    <w:rsid w:val="00386E61"/>
    <w:rsid w:val="00387E19"/>
    <w:rsid w:val="003901D8"/>
    <w:rsid w:val="0039048C"/>
    <w:rsid w:val="0039064A"/>
    <w:rsid w:val="003906A8"/>
    <w:rsid w:val="00390839"/>
    <w:rsid w:val="00390C2B"/>
    <w:rsid w:val="003913E9"/>
    <w:rsid w:val="003918D7"/>
    <w:rsid w:val="00391A7E"/>
    <w:rsid w:val="003925E9"/>
    <w:rsid w:val="003928CA"/>
    <w:rsid w:val="00392B2D"/>
    <w:rsid w:val="00392E7F"/>
    <w:rsid w:val="00392F36"/>
    <w:rsid w:val="00393007"/>
    <w:rsid w:val="003931C0"/>
    <w:rsid w:val="00393253"/>
    <w:rsid w:val="00393265"/>
    <w:rsid w:val="0039356E"/>
    <w:rsid w:val="003938C1"/>
    <w:rsid w:val="003938F1"/>
    <w:rsid w:val="00393B9E"/>
    <w:rsid w:val="00393F1C"/>
    <w:rsid w:val="0039446C"/>
    <w:rsid w:val="00394748"/>
    <w:rsid w:val="00394B58"/>
    <w:rsid w:val="003952E7"/>
    <w:rsid w:val="003957B4"/>
    <w:rsid w:val="00395BA4"/>
    <w:rsid w:val="00395FF1"/>
    <w:rsid w:val="003962CA"/>
    <w:rsid w:val="00396FFA"/>
    <w:rsid w:val="00397644"/>
    <w:rsid w:val="003976C2"/>
    <w:rsid w:val="00397D19"/>
    <w:rsid w:val="003A0119"/>
    <w:rsid w:val="003A055F"/>
    <w:rsid w:val="003A09A3"/>
    <w:rsid w:val="003A0D8F"/>
    <w:rsid w:val="003A0D98"/>
    <w:rsid w:val="003A14B4"/>
    <w:rsid w:val="003A172E"/>
    <w:rsid w:val="003A1A2D"/>
    <w:rsid w:val="003A2136"/>
    <w:rsid w:val="003A2495"/>
    <w:rsid w:val="003A31C6"/>
    <w:rsid w:val="003A37F5"/>
    <w:rsid w:val="003A3C81"/>
    <w:rsid w:val="003A3DD2"/>
    <w:rsid w:val="003A44BF"/>
    <w:rsid w:val="003A44C5"/>
    <w:rsid w:val="003A4851"/>
    <w:rsid w:val="003A4BE2"/>
    <w:rsid w:val="003A4E49"/>
    <w:rsid w:val="003A540E"/>
    <w:rsid w:val="003A5825"/>
    <w:rsid w:val="003A58C1"/>
    <w:rsid w:val="003A5D3C"/>
    <w:rsid w:val="003A5F97"/>
    <w:rsid w:val="003A6102"/>
    <w:rsid w:val="003A61A9"/>
    <w:rsid w:val="003A635E"/>
    <w:rsid w:val="003A660A"/>
    <w:rsid w:val="003A6C6A"/>
    <w:rsid w:val="003A6CF5"/>
    <w:rsid w:val="003A7391"/>
    <w:rsid w:val="003A78CB"/>
    <w:rsid w:val="003B0057"/>
    <w:rsid w:val="003B0650"/>
    <w:rsid w:val="003B0849"/>
    <w:rsid w:val="003B0B5F"/>
    <w:rsid w:val="003B19B1"/>
    <w:rsid w:val="003B1A4A"/>
    <w:rsid w:val="003B2059"/>
    <w:rsid w:val="003B249F"/>
    <w:rsid w:val="003B2BF4"/>
    <w:rsid w:val="003B2D2D"/>
    <w:rsid w:val="003B2EF4"/>
    <w:rsid w:val="003B3105"/>
    <w:rsid w:val="003B3365"/>
    <w:rsid w:val="003B35B4"/>
    <w:rsid w:val="003B450E"/>
    <w:rsid w:val="003B4677"/>
    <w:rsid w:val="003B4727"/>
    <w:rsid w:val="003B498A"/>
    <w:rsid w:val="003B54EC"/>
    <w:rsid w:val="003B55AE"/>
    <w:rsid w:val="003B5A16"/>
    <w:rsid w:val="003B6319"/>
    <w:rsid w:val="003B6404"/>
    <w:rsid w:val="003B664D"/>
    <w:rsid w:val="003B7437"/>
    <w:rsid w:val="003B753C"/>
    <w:rsid w:val="003C0117"/>
    <w:rsid w:val="003C0656"/>
    <w:rsid w:val="003C0923"/>
    <w:rsid w:val="003C09D6"/>
    <w:rsid w:val="003C0B9C"/>
    <w:rsid w:val="003C0FDC"/>
    <w:rsid w:val="003C1983"/>
    <w:rsid w:val="003C24AE"/>
    <w:rsid w:val="003C2A35"/>
    <w:rsid w:val="003C2DFC"/>
    <w:rsid w:val="003C3289"/>
    <w:rsid w:val="003C33CE"/>
    <w:rsid w:val="003C3439"/>
    <w:rsid w:val="003C35FD"/>
    <w:rsid w:val="003C3F86"/>
    <w:rsid w:val="003C3FA9"/>
    <w:rsid w:val="003C416B"/>
    <w:rsid w:val="003C435D"/>
    <w:rsid w:val="003C44B1"/>
    <w:rsid w:val="003C4616"/>
    <w:rsid w:val="003C4C08"/>
    <w:rsid w:val="003C4C50"/>
    <w:rsid w:val="003C4EC0"/>
    <w:rsid w:val="003C5080"/>
    <w:rsid w:val="003C5375"/>
    <w:rsid w:val="003C5AC1"/>
    <w:rsid w:val="003C5F36"/>
    <w:rsid w:val="003C68EA"/>
    <w:rsid w:val="003C6900"/>
    <w:rsid w:val="003C6B1F"/>
    <w:rsid w:val="003C6CD4"/>
    <w:rsid w:val="003C7413"/>
    <w:rsid w:val="003C7596"/>
    <w:rsid w:val="003C79B8"/>
    <w:rsid w:val="003C7DB4"/>
    <w:rsid w:val="003C7E74"/>
    <w:rsid w:val="003D02E8"/>
    <w:rsid w:val="003D0494"/>
    <w:rsid w:val="003D0EF1"/>
    <w:rsid w:val="003D1252"/>
    <w:rsid w:val="003D16A1"/>
    <w:rsid w:val="003D175B"/>
    <w:rsid w:val="003D190B"/>
    <w:rsid w:val="003D1BC1"/>
    <w:rsid w:val="003D1D77"/>
    <w:rsid w:val="003D1FC9"/>
    <w:rsid w:val="003D2095"/>
    <w:rsid w:val="003D25FF"/>
    <w:rsid w:val="003D30A2"/>
    <w:rsid w:val="003D33F5"/>
    <w:rsid w:val="003D37BF"/>
    <w:rsid w:val="003D41C0"/>
    <w:rsid w:val="003D452F"/>
    <w:rsid w:val="003D4934"/>
    <w:rsid w:val="003D50D2"/>
    <w:rsid w:val="003D5155"/>
    <w:rsid w:val="003D5280"/>
    <w:rsid w:val="003D56D3"/>
    <w:rsid w:val="003D59A8"/>
    <w:rsid w:val="003D5A54"/>
    <w:rsid w:val="003D64D5"/>
    <w:rsid w:val="003D6D77"/>
    <w:rsid w:val="003D7778"/>
    <w:rsid w:val="003D7AA5"/>
    <w:rsid w:val="003D7BC7"/>
    <w:rsid w:val="003D7BD0"/>
    <w:rsid w:val="003E006D"/>
    <w:rsid w:val="003E0928"/>
    <w:rsid w:val="003E0A34"/>
    <w:rsid w:val="003E0BB1"/>
    <w:rsid w:val="003E0E6D"/>
    <w:rsid w:val="003E0F3D"/>
    <w:rsid w:val="003E2378"/>
    <w:rsid w:val="003E2431"/>
    <w:rsid w:val="003E2C30"/>
    <w:rsid w:val="003E2DD7"/>
    <w:rsid w:val="003E3363"/>
    <w:rsid w:val="003E3496"/>
    <w:rsid w:val="003E3692"/>
    <w:rsid w:val="003E4DBA"/>
    <w:rsid w:val="003E4FA3"/>
    <w:rsid w:val="003E5646"/>
    <w:rsid w:val="003E6111"/>
    <w:rsid w:val="003E658B"/>
    <w:rsid w:val="003E6735"/>
    <w:rsid w:val="003E6D6A"/>
    <w:rsid w:val="003E75FF"/>
    <w:rsid w:val="003E7661"/>
    <w:rsid w:val="003E76AC"/>
    <w:rsid w:val="003E76CA"/>
    <w:rsid w:val="003E7FE8"/>
    <w:rsid w:val="003F0215"/>
    <w:rsid w:val="003F03BB"/>
    <w:rsid w:val="003F0415"/>
    <w:rsid w:val="003F09A0"/>
    <w:rsid w:val="003F0AD7"/>
    <w:rsid w:val="003F0D0C"/>
    <w:rsid w:val="003F0F12"/>
    <w:rsid w:val="003F2552"/>
    <w:rsid w:val="003F255D"/>
    <w:rsid w:val="003F2978"/>
    <w:rsid w:val="003F2A2B"/>
    <w:rsid w:val="003F2C63"/>
    <w:rsid w:val="003F34CD"/>
    <w:rsid w:val="003F34E4"/>
    <w:rsid w:val="003F36AE"/>
    <w:rsid w:val="003F3B4A"/>
    <w:rsid w:val="003F4238"/>
    <w:rsid w:val="003F47BA"/>
    <w:rsid w:val="003F4C36"/>
    <w:rsid w:val="003F536E"/>
    <w:rsid w:val="003F58D3"/>
    <w:rsid w:val="003F667D"/>
    <w:rsid w:val="003F6D3C"/>
    <w:rsid w:val="003F6D90"/>
    <w:rsid w:val="003F73CF"/>
    <w:rsid w:val="003F74E1"/>
    <w:rsid w:val="003F798B"/>
    <w:rsid w:val="003F7996"/>
    <w:rsid w:val="003F79DB"/>
    <w:rsid w:val="003F7E39"/>
    <w:rsid w:val="004001EB"/>
    <w:rsid w:val="00400D0A"/>
    <w:rsid w:val="00400D50"/>
    <w:rsid w:val="00400FF3"/>
    <w:rsid w:val="004012F6"/>
    <w:rsid w:val="004015D3"/>
    <w:rsid w:val="00401C60"/>
    <w:rsid w:val="00401D47"/>
    <w:rsid w:val="00401E04"/>
    <w:rsid w:val="004025E5"/>
    <w:rsid w:val="00402684"/>
    <w:rsid w:val="004026BA"/>
    <w:rsid w:val="0040299E"/>
    <w:rsid w:val="00402DCF"/>
    <w:rsid w:val="00402FC7"/>
    <w:rsid w:val="00403702"/>
    <w:rsid w:val="0040406B"/>
    <w:rsid w:val="00404B79"/>
    <w:rsid w:val="004055E9"/>
    <w:rsid w:val="00405B24"/>
    <w:rsid w:val="00405F4B"/>
    <w:rsid w:val="004065F3"/>
    <w:rsid w:val="004076D3"/>
    <w:rsid w:val="004076DB"/>
    <w:rsid w:val="0041002C"/>
    <w:rsid w:val="004100C6"/>
    <w:rsid w:val="00410A73"/>
    <w:rsid w:val="0041115C"/>
    <w:rsid w:val="0041123C"/>
    <w:rsid w:val="004112C1"/>
    <w:rsid w:val="00411B03"/>
    <w:rsid w:val="00412019"/>
    <w:rsid w:val="00412510"/>
    <w:rsid w:val="0041254A"/>
    <w:rsid w:val="004129E1"/>
    <w:rsid w:val="00412CD6"/>
    <w:rsid w:val="00412E35"/>
    <w:rsid w:val="00413030"/>
    <w:rsid w:val="00413069"/>
    <w:rsid w:val="00413101"/>
    <w:rsid w:val="0041347F"/>
    <w:rsid w:val="0041378A"/>
    <w:rsid w:val="0041441D"/>
    <w:rsid w:val="00414F87"/>
    <w:rsid w:val="0041502F"/>
    <w:rsid w:val="0041518C"/>
    <w:rsid w:val="004152A9"/>
    <w:rsid w:val="004156C4"/>
    <w:rsid w:val="00415B08"/>
    <w:rsid w:val="004164B1"/>
    <w:rsid w:val="00416697"/>
    <w:rsid w:val="004167A9"/>
    <w:rsid w:val="00416BC3"/>
    <w:rsid w:val="00416EA7"/>
    <w:rsid w:val="0041707C"/>
    <w:rsid w:val="00417BA1"/>
    <w:rsid w:val="00417BDE"/>
    <w:rsid w:val="0042017F"/>
    <w:rsid w:val="00420413"/>
    <w:rsid w:val="004209BE"/>
    <w:rsid w:val="00420CCA"/>
    <w:rsid w:val="00420DC6"/>
    <w:rsid w:val="00420EFA"/>
    <w:rsid w:val="0042102D"/>
    <w:rsid w:val="0042143A"/>
    <w:rsid w:val="0042155B"/>
    <w:rsid w:val="00421D62"/>
    <w:rsid w:val="00421DA7"/>
    <w:rsid w:val="00421F41"/>
    <w:rsid w:val="00422A0C"/>
    <w:rsid w:val="0042309E"/>
    <w:rsid w:val="004231E4"/>
    <w:rsid w:val="00423272"/>
    <w:rsid w:val="0042376D"/>
    <w:rsid w:val="004238F6"/>
    <w:rsid w:val="00423B42"/>
    <w:rsid w:val="00423DC4"/>
    <w:rsid w:val="00423F76"/>
    <w:rsid w:val="00423FE4"/>
    <w:rsid w:val="004245AE"/>
    <w:rsid w:val="00425035"/>
    <w:rsid w:val="0042529F"/>
    <w:rsid w:val="0042534C"/>
    <w:rsid w:val="004258CF"/>
    <w:rsid w:val="00425B9B"/>
    <w:rsid w:val="00425CA9"/>
    <w:rsid w:val="004263B9"/>
    <w:rsid w:val="0042684C"/>
    <w:rsid w:val="004268A9"/>
    <w:rsid w:val="00426CF7"/>
    <w:rsid w:val="00426D07"/>
    <w:rsid w:val="00426F40"/>
    <w:rsid w:val="00427334"/>
    <w:rsid w:val="00427493"/>
    <w:rsid w:val="0042756D"/>
    <w:rsid w:val="0042757A"/>
    <w:rsid w:val="00427726"/>
    <w:rsid w:val="00427744"/>
    <w:rsid w:val="00427E42"/>
    <w:rsid w:val="00427F2A"/>
    <w:rsid w:val="00427F3C"/>
    <w:rsid w:val="00430BEC"/>
    <w:rsid w:val="0043113E"/>
    <w:rsid w:val="00431501"/>
    <w:rsid w:val="004316D9"/>
    <w:rsid w:val="00431BB2"/>
    <w:rsid w:val="00431D92"/>
    <w:rsid w:val="00431F8C"/>
    <w:rsid w:val="00431FAF"/>
    <w:rsid w:val="004323D5"/>
    <w:rsid w:val="00432B10"/>
    <w:rsid w:val="00432C08"/>
    <w:rsid w:val="00432E0D"/>
    <w:rsid w:val="00432E4F"/>
    <w:rsid w:val="004330F5"/>
    <w:rsid w:val="00433155"/>
    <w:rsid w:val="00433259"/>
    <w:rsid w:val="004337F8"/>
    <w:rsid w:val="0043390C"/>
    <w:rsid w:val="00433B8E"/>
    <w:rsid w:val="00433BCC"/>
    <w:rsid w:val="00434258"/>
    <w:rsid w:val="00434438"/>
    <w:rsid w:val="0043449E"/>
    <w:rsid w:val="00434B20"/>
    <w:rsid w:val="0043565D"/>
    <w:rsid w:val="0043572D"/>
    <w:rsid w:val="00435759"/>
    <w:rsid w:val="00435793"/>
    <w:rsid w:val="00435858"/>
    <w:rsid w:val="00435976"/>
    <w:rsid w:val="00435A61"/>
    <w:rsid w:val="00435B79"/>
    <w:rsid w:val="00435F68"/>
    <w:rsid w:val="00435F7B"/>
    <w:rsid w:val="004360AC"/>
    <w:rsid w:val="0043638A"/>
    <w:rsid w:val="00436A70"/>
    <w:rsid w:val="004375C2"/>
    <w:rsid w:val="0043763D"/>
    <w:rsid w:val="004379F5"/>
    <w:rsid w:val="00440169"/>
    <w:rsid w:val="004401D2"/>
    <w:rsid w:val="00440401"/>
    <w:rsid w:val="00440C4F"/>
    <w:rsid w:val="00441421"/>
    <w:rsid w:val="0044157E"/>
    <w:rsid w:val="00442580"/>
    <w:rsid w:val="00442F28"/>
    <w:rsid w:val="00443278"/>
    <w:rsid w:val="004445AE"/>
    <w:rsid w:val="0044505A"/>
    <w:rsid w:val="00445252"/>
    <w:rsid w:val="004454EF"/>
    <w:rsid w:val="00445E42"/>
    <w:rsid w:val="00445FDC"/>
    <w:rsid w:val="004466D3"/>
    <w:rsid w:val="0044681A"/>
    <w:rsid w:val="00446D72"/>
    <w:rsid w:val="00446D78"/>
    <w:rsid w:val="00446DE7"/>
    <w:rsid w:val="00447731"/>
    <w:rsid w:val="00447989"/>
    <w:rsid w:val="00447BC0"/>
    <w:rsid w:val="00447D23"/>
    <w:rsid w:val="0045055C"/>
    <w:rsid w:val="00450A8A"/>
    <w:rsid w:val="00451178"/>
    <w:rsid w:val="004511F3"/>
    <w:rsid w:val="00451745"/>
    <w:rsid w:val="00451BEA"/>
    <w:rsid w:val="004520F1"/>
    <w:rsid w:val="00452117"/>
    <w:rsid w:val="00452374"/>
    <w:rsid w:val="00452A0A"/>
    <w:rsid w:val="00452C27"/>
    <w:rsid w:val="004531F1"/>
    <w:rsid w:val="0045364A"/>
    <w:rsid w:val="00453A4A"/>
    <w:rsid w:val="004540F8"/>
    <w:rsid w:val="0045459B"/>
    <w:rsid w:val="00454B3C"/>
    <w:rsid w:val="00454BA8"/>
    <w:rsid w:val="0045505D"/>
    <w:rsid w:val="004553C8"/>
    <w:rsid w:val="004554DF"/>
    <w:rsid w:val="00456884"/>
    <w:rsid w:val="00456E68"/>
    <w:rsid w:val="00456F29"/>
    <w:rsid w:val="004579B9"/>
    <w:rsid w:val="00457DCB"/>
    <w:rsid w:val="00457E98"/>
    <w:rsid w:val="00460451"/>
    <w:rsid w:val="00460B2A"/>
    <w:rsid w:val="00460BA9"/>
    <w:rsid w:val="004613CC"/>
    <w:rsid w:val="0046229D"/>
    <w:rsid w:val="004629B5"/>
    <w:rsid w:val="0046301C"/>
    <w:rsid w:val="0046377E"/>
    <w:rsid w:val="00464EA1"/>
    <w:rsid w:val="004652CD"/>
    <w:rsid w:val="004653C5"/>
    <w:rsid w:val="004654D9"/>
    <w:rsid w:val="0046580E"/>
    <w:rsid w:val="004659A8"/>
    <w:rsid w:val="0046604E"/>
    <w:rsid w:val="004660FE"/>
    <w:rsid w:val="00466395"/>
    <w:rsid w:val="0046653D"/>
    <w:rsid w:val="00466AB3"/>
    <w:rsid w:val="00467F1B"/>
    <w:rsid w:val="004700E0"/>
    <w:rsid w:val="004705B1"/>
    <w:rsid w:val="00470C00"/>
    <w:rsid w:val="00470D7E"/>
    <w:rsid w:val="00471065"/>
    <w:rsid w:val="004711AC"/>
    <w:rsid w:val="0047184E"/>
    <w:rsid w:val="00472F11"/>
    <w:rsid w:val="00473102"/>
    <w:rsid w:val="004738C2"/>
    <w:rsid w:val="00473BEF"/>
    <w:rsid w:val="00473D90"/>
    <w:rsid w:val="00473E84"/>
    <w:rsid w:val="004745B1"/>
    <w:rsid w:val="004746A6"/>
    <w:rsid w:val="00474A64"/>
    <w:rsid w:val="00475704"/>
    <w:rsid w:val="00475ADD"/>
    <w:rsid w:val="0047619F"/>
    <w:rsid w:val="00476853"/>
    <w:rsid w:val="00476B21"/>
    <w:rsid w:val="00477380"/>
    <w:rsid w:val="00477B87"/>
    <w:rsid w:val="00477FEE"/>
    <w:rsid w:val="0048016D"/>
    <w:rsid w:val="004801F3"/>
    <w:rsid w:val="00480599"/>
    <w:rsid w:val="00480687"/>
    <w:rsid w:val="004811F0"/>
    <w:rsid w:val="004817D8"/>
    <w:rsid w:val="00481955"/>
    <w:rsid w:val="00481C7C"/>
    <w:rsid w:val="00482260"/>
    <w:rsid w:val="00482398"/>
    <w:rsid w:val="004835FC"/>
    <w:rsid w:val="00483ADD"/>
    <w:rsid w:val="00483D56"/>
    <w:rsid w:val="00483F25"/>
    <w:rsid w:val="004845CD"/>
    <w:rsid w:val="0048485E"/>
    <w:rsid w:val="00484967"/>
    <w:rsid w:val="00484DEE"/>
    <w:rsid w:val="004852A2"/>
    <w:rsid w:val="004853DD"/>
    <w:rsid w:val="004855F4"/>
    <w:rsid w:val="00485865"/>
    <w:rsid w:val="00485BB1"/>
    <w:rsid w:val="00485F83"/>
    <w:rsid w:val="00486E6E"/>
    <w:rsid w:val="00487528"/>
    <w:rsid w:val="004879F2"/>
    <w:rsid w:val="0049053B"/>
    <w:rsid w:val="0049053E"/>
    <w:rsid w:val="00490AB5"/>
    <w:rsid w:val="00491321"/>
    <w:rsid w:val="00491600"/>
    <w:rsid w:val="0049178F"/>
    <w:rsid w:val="00491A56"/>
    <w:rsid w:val="00491AE8"/>
    <w:rsid w:val="00492434"/>
    <w:rsid w:val="004925A1"/>
    <w:rsid w:val="004928C0"/>
    <w:rsid w:val="00492BE6"/>
    <w:rsid w:val="00492ECA"/>
    <w:rsid w:val="00492FAA"/>
    <w:rsid w:val="00493152"/>
    <w:rsid w:val="00493785"/>
    <w:rsid w:val="00493999"/>
    <w:rsid w:val="004949B1"/>
    <w:rsid w:val="00494BA4"/>
    <w:rsid w:val="00494E85"/>
    <w:rsid w:val="00494F79"/>
    <w:rsid w:val="00495108"/>
    <w:rsid w:val="004953A9"/>
    <w:rsid w:val="00495B2A"/>
    <w:rsid w:val="004967B9"/>
    <w:rsid w:val="00497974"/>
    <w:rsid w:val="00497BFC"/>
    <w:rsid w:val="00497D3B"/>
    <w:rsid w:val="004A004A"/>
    <w:rsid w:val="004A01DC"/>
    <w:rsid w:val="004A0336"/>
    <w:rsid w:val="004A0946"/>
    <w:rsid w:val="004A0ECA"/>
    <w:rsid w:val="004A121B"/>
    <w:rsid w:val="004A1616"/>
    <w:rsid w:val="004A181E"/>
    <w:rsid w:val="004A18FF"/>
    <w:rsid w:val="004A1C5F"/>
    <w:rsid w:val="004A1F6E"/>
    <w:rsid w:val="004A23A4"/>
    <w:rsid w:val="004A2414"/>
    <w:rsid w:val="004A250E"/>
    <w:rsid w:val="004A3112"/>
    <w:rsid w:val="004A3804"/>
    <w:rsid w:val="004A39A6"/>
    <w:rsid w:val="004A404C"/>
    <w:rsid w:val="004A4D07"/>
    <w:rsid w:val="004A54F1"/>
    <w:rsid w:val="004A63A6"/>
    <w:rsid w:val="004A6622"/>
    <w:rsid w:val="004A66E0"/>
    <w:rsid w:val="004A70AF"/>
    <w:rsid w:val="004A74DD"/>
    <w:rsid w:val="004B1473"/>
    <w:rsid w:val="004B2146"/>
    <w:rsid w:val="004B228B"/>
    <w:rsid w:val="004B249C"/>
    <w:rsid w:val="004B26E0"/>
    <w:rsid w:val="004B30B8"/>
    <w:rsid w:val="004B380C"/>
    <w:rsid w:val="004B38E1"/>
    <w:rsid w:val="004B3C7C"/>
    <w:rsid w:val="004B47B5"/>
    <w:rsid w:val="004B4832"/>
    <w:rsid w:val="004B4879"/>
    <w:rsid w:val="004B4D06"/>
    <w:rsid w:val="004B58C4"/>
    <w:rsid w:val="004B595C"/>
    <w:rsid w:val="004B59B2"/>
    <w:rsid w:val="004B5B25"/>
    <w:rsid w:val="004B63FF"/>
    <w:rsid w:val="004B6624"/>
    <w:rsid w:val="004B6F80"/>
    <w:rsid w:val="004B72F3"/>
    <w:rsid w:val="004B7987"/>
    <w:rsid w:val="004B7997"/>
    <w:rsid w:val="004B7C16"/>
    <w:rsid w:val="004C020B"/>
    <w:rsid w:val="004C032C"/>
    <w:rsid w:val="004C1697"/>
    <w:rsid w:val="004C1B8C"/>
    <w:rsid w:val="004C2457"/>
    <w:rsid w:val="004C2A79"/>
    <w:rsid w:val="004C2B18"/>
    <w:rsid w:val="004C2FC2"/>
    <w:rsid w:val="004C310C"/>
    <w:rsid w:val="004C3220"/>
    <w:rsid w:val="004C3976"/>
    <w:rsid w:val="004C3C8A"/>
    <w:rsid w:val="004C45FD"/>
    <w:rsid w:val="004C47A5"/>
    <w:rsid w:val="004C4BCD"/>
    <w:rsid w:val="004C5BAF"/>
    <w:rsid w:val="004C5E16"/>
    <w:rsid w:val="004C6456"/>
    <w:rsid w:val="004C6717"/>
    <w:rsid w:val="004C6968"/>
    <w:rsid w:val="004C6BBD"/>
    <w:rsid w:val="004C7091"/>
    <w:rsid w:val="004C7798"/>
    <w:rsid w:val="004C7823"/>
    <w:rsid w:val="004C7BFB"/>
    <w:rsid w:val="004C7DD5"/>
    <w:rsid w:val="004D0322"/>
    <w:rsid w:val="004D03AE"/>
    <w:rsid w:val="004D104D"/>
    <w:rsid w:val="004D1194"/>
    <w:rsid w:val="004D15BD"/>
    <w:rsid w:val="004D197B"/>
    <w:rsid w:val="004D1D8C"/>
    <w:rsid w:val="004D20EA"/>
    <w:rsid w:val="004D212E"/>
    <w:rsid w:val="004D2680"/>
    <w:rsid w:val="004D2900"/>
    <w:rsid w:val="004D29F2"/>
    <w:rsid w:val="004D2B77"/>
    <w:rsid w:val="004D32E7"/>
    <w:rsid w:val="004D36D0"/>
    <w:rsid w:val="004D3823"/>
    <w:rsid w:val="004D432E"/>
    <w:rsid w:val="004D4431"/>
    <w:rsid w:val="004D4727"/>
    <w:rsid w:val="004D4849"/>
    <w:rsid w:val="004D4BFD"/>
    <w:rsid w:val="004D4CBD"/>
    <w:rsid w:val="004D516F"/>
    <w:rsid w:val="004D5230"/>
    <w:rsid w:val="004D6551"/>
    <w:rsid w:val="004D6CF5"/>
    <w:rsid w:val="004D6D5A"/>
    <w:rsid w:val="004D6E13"/>
    <w:rsid w:val="004D7305"/>
    <w:rsid w:val="004D79E3"/>
    <w:rsid w:val="004D7B74"/>
    <w:rsid w:val="004D7D56"/>
    <w:rsid w:val="004E006B"/>
    <w:rsid w:val="004E0508"/>
    <w:rsid w:val="004E0627"/>
    <w:rsid w:val="004E0ACF"/>
    <w:rsid w:val="004E0BB3"/>
    <w:rsid w:val="004E0CD1"/>
    <w:rsid w:val="004E10D1"/>
    <w:rsid w:val="004E1AAA"/>
    <w:rsid w:val="004E1E7C"/>
    <w:rsid w:val="004E2A52"/>
    <w:rsid w:val="004E2F16"/>
    <w:rsid w:val="004E36D0"/>
    <w:rsid w:val="004E37B0"/>
    <w:rsid w:val="004E3822"/>
    <w:rsid w:val="004E39B9"/>
    <w:rsid w:val="004E3D3B"/>
    <w:rsid w:val="004E3DCC"/>
    <w:rsid w:val="004E43BF"/>
    <w:rsid w:val="004E49B6"/>
    <w:rsid w:val="004E49BB"/>
    <w:rsid w:val="004E4D84"/>
    <w:rsid w:val="004E52BB"/>
    <w:rsid w:val="004E53CE"/>
    <w:rsid w:val="004E5645"/>
    <w:rsid w:val="004E565E"/>
    <w:rsid w:val="004E5773"/>
    <w:rsid w:val="004E5801"/>
    <w:rsid w:val="004E5E13"/>
    <w:rsid w:val="004E5FBF"/>
    <w:rsid w:val="004E6183"/>
    <w:rsid w:val="004E69E9"/>
    <w:rsid w:val="004E6A1F"/>
    <w:rsid w:val="004E6BD2"/>
    <w:rsid w:val="004E6D5F"/>
    <w:rsid w:val="004E7198"/>
    <w:rsid w:val="004E73A3"/>
    <w:rsid w:val="004E7876"/>
    <w:rsid w:val="004E7D81"/>
    <w:rsid w:val="004E7D9C"/>
    <w:rsid w:val="004F0280"/>
    <w:rsid w:val="004F04D8"/>
    <w:rsid w:val="004F0529"/>
    <w:rsid w:val="004F0A05"/>
    <w:rsid w:val="004F0A9C"/>
    <w:rsid w:val="004F0D17"/>
    <w:rsid w:val="004F0E15"/>
    <w:rsid w:val="004F1741"/>
    <w:rsid w:val="004F1757"/>
    <w:rsid w:val="004F195D"/>
    <w:rsid w:val="004F2058"/>
    <w:rsid w:val="004F2C60"/>
    <w:rsid w:val="004F2D78"/>
    <w:rsid w:val="004F2DB7"/>
    <w:rsid w:val="004F2DDF"/>
    <w:rsid w:val="004F2F86"/>
    <w:rsid w:val="004F30C8"/>
    <w:rsid w:val="004F399D"/>
    <w:rsid w:val="004F3C6B"/>
    <w:rsid w:val="004F4061"/>
    <w:rsid w:val="004F429D"/>
    <w:rsid w:val="004F4BDD"/>
    <w:rsid w:val="004F4D6F"/>
    <w:rsid w:val="004F4D82"/>
    <w:rsid w:val="004F543B"/>
    <w:rsid w:val="004F55DF"/>
    <w:rsid w:val="004F5C52"/>
    <w:rsid w:val="004F62FA"/>
    <w:rsid w:val="004F6450"/>
    <w:rsid w:val="004F65A9"/>
    <w:rsid w:val="004F6850"/>
    <w:rsid w:val="004F6A25"/>
    <w:rsid w:val="004F6C86"/>
    <w:rsid w:val="004F705D"/>
    <w:rsid w:val="004F7222"/>
    <w:rsid w:val="004F729F"/>
    <w:rsid w:val="004F7342"/>
    <w:rsid w:val="004F7869"/>
    <w:rsid w:val="005006F3"/>
    <w:rsid w:val="00500D30"/>
    <w:rsid w:val="00500E12"/>
    <w:rsid w:val="00500F69"/>
    <w:rsid w:val="005013C4"/>
    <w:rsid w:val="0050163B"/>
    <w:rsid w:val="00501693"/>
    <w:rsid w:val="00501DA9"/>
    <w:rsid w:val="005022F5"/>
    <w:rsid w:val="0050267B"/>
    <w:rsid w:val="005029B4"/>
    <w:rsid w:val="00502DB0"/>
    <w:rsid w:val="0050388A"/>
    <w:rsid w:val="00503F27"/>
    <w:rsid w:val="00504770"/>
    <w:rsid w:val="00504A58"/>
    <w:rsid w:val="005055A8"/>
    <w:rsid w:val="00505752"/>
    <w:rsid w:val="005060F3"/>
    <w:rsid w:val="0050645C"/>
    <w:rsid w:val="005065F9"/>
    <w:rsid w:val="00507038"/>
    <w:rsid w:val="00507372"/>
    <w:rsid w:val="005074C9"/>
    <w:rsid w:val="005074FE"/>
    <w:rsid w:val="00507537"/>
    <w:rsid w:val="00507539"/>
    <w:rsid w:val="0050796E"/>
    <w:rsid w:val="00507C5F"/>
    <w:rsid w:val="00507E51"/>
    <w:rsid w:val="005100A0"/>
    <w:rsid w:val="00510123"/>
    <w:rsid w:val="00510605"/>
    <w:rsid w:val="00510A19"/>
    <w:rsid w:val="00510D7A"/>
    <w:rsid w:val="00511296"/>
    <w:rsid w:val="005113BD"/>
    <w:rsid w:val="00511B87"/>
    <w:rsid w:val="0051204C"/>
    <w:rsid w:val="005120DF"/>
    <w:rsid w:val="005121E9"/>
    <w:rsid w:val="005128B1"/>
    <w:rsid w:val="00512FB3"/>
    <w:rsid w:val="005130E7"/>
    <w:rsid w:val="005132E5"/>
    <w:rsid w:val="0051332B"/>
    <w:rsid w:val="005136B4"/>
    <w:rsid w:val="00513729"/>
    <w:rsid w:val="00513A9B"/>
    <w:rsid w:val="00513BC5"/>
    <w:rsid w:val="005148BB"/>
    <w:rsid w:val="00514961"/>
    <w:rsid w:val="00514AA3"/>
    <w:rsid w:val="00515547"/>
    <w:rsid w:val="005169A8"/>
    <w:rsid w:val="005177C5"/>
    <w:rsid w:val="00517872"/>
    <w:rsid w:val="0052073E"/>
    <w:rsid w:val="0052091F"/>
    <w:rsid w:val="0052179B"/>
    <w:rsid w:val="0052231A"/>
    <w:rsid w:val="00522580"/>
    <w:rsid w:val="0052290A"/>
    <w:rsid w:val="00523236"/>
    <w:rsid w:val="00523683"/>
    <w:rsid w:val="00523686"/>
    <w:rsid w:val="005237B3"/>
    <w:rsid w:val="00523806"/>
    <w:rsid w:val="00523958"/>
    <w:rsid w:val="00523C87"/>
    <w:rsid w:val="0052527F"/>
    <w:rsid w:val="00525B00"/>
    <w:rsid w:val="00525D12"/>
    <w:rsid w:val="00525E9F"/>
    <w:rsid w:val="00525ED1"/>
    <w:rsid w:val="005263E9"/>
    <w:rsid w:val="00526524"/>
    <w:rsid w:val="005267D7"/>
    <w:rsid w:val="00526DBC"/>
    <w:rsid w:val="00526F20"/>
    <w:rsid w:val="00527211"/>
    <w:rsid w:val="00527456"/>
    <w:rsid w:val="005274FE"/>
    <w:rsid w:val="00527867"/>
    <w:rsid w:val="00527875"/>
    <w:rsid w:val="00527AFE"/>
    <w:rsid w:val="00527C06"/>
    <w:rsid w:val="005302CE"/>
    <w:rsid w:val="0053074A"/>
    <w:rsid w:val="00530878"/>
    <w:rsid w:val="0053092B"/>
    <w:rsid w:val="00530F91"/>
    <w:rsid w:val="00531119"/>
    <w:rsid w:val="0053198E"/>
    <w:rsid w:val="00531A6B"/>
    <w:rsid w:val="00531EBA"/>
    <w:rsid w:val="00531EBD"/>
    <w:rsid w:val="005321F2"/>
    <w:rsid w:val="0053249F"/>
    <w:rsid w:val="00532592"/>
    <w:rsid w:val="00532910"/>
    <w:rsid w:val="00532930"/>
    <w:rsid w:val="00533380"/>
    <w:rsid w:val="00533BBA"/>
    <w:rsid w:val="00533C22"/>
    <w:rsid w:val="00533D5E"/>
    <w:rsid w:val="00533E6A"/>
    <w:rsid w:val="00533F09"/>
    <w:rsid w:val="00534526"/>
    <w:rsid w:val="005346E6"/>
    <w:rsid w:val="00534B3A"/>
    <w:rsid w:val="00534BCB"/>
    <w:rsid w:val="0053572C"/>
    <w:rsid w:val="00535A56"/>
    <w:rsid w:val="00535B70"/>
    <w:rsid w:val="00535E30"/>
    <w:rsid w:val="00535EB0"/>
    <w:rsid w:val="00536154"/>
    <w:rsid w:val="005363D9"/>
    <w:rsid w:val="00536682"/>
    <w:rsid w:val="00536981"/>
    <w:rsid w:val="00536A68"/>
    <w:rsid w:val="00537590"/>
    <w:rsid w:val="00537A45"/>
    <w:rsid w:val="00537B10"/>
    <w:rsid w:val="00537E59"/>
    <w:rsid w:val="0054023C"/>
    <w:rsid w:val="005402F4"/>
    <w:rsid w:val="005405D7"/>
    <w:rsid w:val="0054082E"/>
    <w:rsid w:val="00540AC8"/>
    <w:rsid w:val="00540C78"/>
    <w:rsid w:val="00540D96"/>
    <w:rsid w:val="00540DF8"/>
    <w:rsid w:val="00540E9B"/>
    <w:rsid w:val="00540FC9"/>
    <w:rsid w:val="005411B9"/>
    <w:rsid w:val="0054177A"/>
    <w:rsid w:val="00541BC9"/>
    <w:rsid w:val="00541C8E"/>
    <w:rsid w:val="00541CDE"/>
    <w:rsid w:val="00541FAE"/>
    <w:rsid w:val="00542957"/>
    <w:rsid w:val="005429A7"/>
    <w:rsid w:val="00543550"/>
    <w:rsid w:val="0054372F"/>
    <w:rsid w:val="0054387F"/>
    <w:rsid w:val="00543BE7"/>
    <w:rsid w:val="00544273"/>
    <w:rsid w:val="0054493B"/>
    <w:rsid w:val="005449B0"/>
    <w:rsid w:val="00545317"/>
    <w:rsid w:val="005455DF"/>
    <w:rsid w:val="00545AB9"/>
    <w:rsid w:val="00545E7C"/>
    <w:rsid w:val="00546473"/>
    <w:rsid w:val="005464D0"/>
    <w:rsid w:val="005468D9"/>
    <w:rsid w:val="00546D14"/>
    <w:rsid w:val="00547C6E"/>
    <w:rsid w:val="00547D06"/>
    <w:rsid w:val="00550202"/>
    <w:rsid w:val="00550419"/>
    <w:rsid w:val="0055055B"/>
    <w:rsid w:val="0055058B"/>
    <w:rsid w:val="00550895"/>
    <w:rsid w:val="00550FA8"/>
    <w:rsid w:val="00551428"/>
    <w:rsid w:val="005514EA"/>
    <w:rsid w:val="005514EB"/>
    <w:rsid w:val="00552143"/>
    <w:rsid w:val="0055221F"/>
    <w:rsid w:val="005525D3"/>
    <w:rsid w:val="00552D8A"/>
    <w:rsid w:val="005530AB"/>
    <w:rsid w:val="00553411"/>
    <w:rsid w:val="005534A7"/>
    <w:rsid w:val="00553AC0"/>
    <w:rsid w:val="00553E34"/>
    <w:rsid w:val="00553FEF"/>
    <w:rsid w:val="005547E1"/>
    <w:rsid w:val="00554A1E"/>
    <w:rsid w:val="00554DFF"/>
    <w:rsid w:val="00554F90"/>
    <w:rsid w:val="0055514B"/>
    <w:rsid w:val="00555A48"/>
    <w:rsid w:val="0055617D"/>
    <w:rsid w:val="00556226"/>
    <w:rsid w:val="00556A39"/>
    <w:rsid w:val="00556C45"/>
    <w:rsid w:val="00556EC1"/>
    <w:rsid w:val="005572D4"/>
    <w:rsid w:val="00557E87"/>
    <w:rsid w:val="00560311"/>
    <w:rsid w:val="00560CA6"/>
    <w:rsid w:val="00560DE3"/>
    <w:rsid w:val="005612CA"/>
    <w:rsid w:val="005619CF"/>
    <w:rsid w:val="005625A2"/>
    <w:rsid w:val="0056279B"/>
    <w:rsid w:val="00562BFE"/>
    <w:rsid w:val="00562BFF"/>
    <w:rsid w:val="00563034"/>
    <w:rsid w:val="005630AF"/>
    <w:rsid w:val="005639FA"/>
    <w:rsid w:val="00563CEE"/>
    <w:rsid w:val="00563EBC"/>
    <w:rsid w:val="005640BA"/>
    <w:rsid w:val="005643C3"/>
    <w:rsid w:val="005644B7"/>
    <w:rsid w:val="0056476E"/>
    <w:rsid w:val="005649AC"/>
    <w:rsid w:val="00564AC8"/>
    <w:rsid w:val="00564E61"/>
    <w:rsid w:val="0056544C"/>
    <w:rsid w:val="00566491"/>
    <w:rsid w:val="005665DE"/>
    <w:rsid w:val="005668F4"/>
    <w:rsid w:val="00567E50"/>
    <w:rsid w:val="00567FD7"/>
    <w:rsid w:val="0057066C"/>
    <w:rsid w:val="00571858"/>
    <w:rsid w:val="00571AAD"/>
    <w:rsid w:val="00571CA1"/>
    <w:rsid w:val="00571D37"/>
    <w:rsid w:val="00571D89"/>
    <w:rsid w:val="00571DF4"/>
    <w:rsid w:val="00571E75"/>
    <w:rsid w:val="00572327"/>
    <w:rsid w:val="0057278C"/>
    <w:rsid w:val="00572BCE"/>
    <w:rsid w:val="00572E09"/>
    <w:rsid w:val="00573F5C"/>
    <w:rsid w:val="005744D7"/>
    <w:rsid w:val="005744EF"/>
    <w:rsid w:val="00574D3E"/>
    <w:rsid w:val="00575318"/>
    <w:rsid w:val="005757D8"/>
    <w:rsid w:val="0057675F"/>
    <w:rsid w:val="0057686A"/>
    <w:rsid w:val="0057690F"/>
    <w:rsid w:val="00576AA2"/>
    <w:rsid w:val="00576EA7"/>
    <w:rsid w:val="00577057"/>
    <w:rsid w:val="00577195"/>
    <w:rsid w:val="0057778A"/>
    <w:rsid w:val="00580329"/>
    <w:rsid w:val="0058037E"/>
    <w:rsid w:val="005807ED"/>
    <w:rsid w:val="00580816"/>
    <w:rsid w:val="005818F8"/>
    <w:rsid w:val="00582120"/>
    <w:rsid w:val="0058260D"/>
    <w:rsid w:val="00582834"/>
    <w:rsid w:val="00582B83"/>
    <w:rsid w:val="00582FF8"/>
    <w:rsid w:val="005833B2"/>
    <w:rsid w:val="00583489"/>
    <w:rsid w:val="00583705"/>
    <w:rsid w:val="00583BFA"/>
    <w:rsid w:val="00583E0A"/>
    <w:rsid w:val="00583E24"/>
    <w:rsid w:val="005844ED"/>
    <w:rsid w:val="005851D9"/>
    <w:rsid w:val="005859B4"/>
    <w:rsid w:val="00586181"/>
    <w:rsid w:val="00586483"/>
    <w:rsid w:val="00586536"/>
    <w:rsid w:val="00586854"/>
    <w:rsid w:val="00586F16"/>
    <w:rsid w:val="00587A0E"/>
    <w:rsid w:val="0059008D"/>
    <w:rsid w:val="00591394"/>
    <w:rsid w:val="00591938"/>
    <w:rsid w:val="0059198A"/>
    <w:rsid w:val="00591EF6"/>
    <w:rsid w:val="00592231"/>
    <w:rsid w:val="005923C6"/>
    <w:rsid w:val="005923C8"/>
    <w:rsid w:val="005925A3"/>
    <w:rsid w:val="00592715"/>
    <w:rsid w:val="00592C18"/>
    <w:rsid w:val="00592C4D"/>
    <w:rsid w:val="00593118"/>
    <w:rsid w:val="00593766"/>
    <w:rsid w:val="0059428D"/>
    <w:rsid w:val="00594448"/>
    <w:rsid w:val="005946CF"/>
    <w:rsid w:val="005951EF"/>
    <w:rsid w:val="00595807"/>
    <w:rsid w:val="0059592C"/>
    <w:rsid w:val="00595C8F"/>
    <w:rsid w:val="00596A5C"/>
    <w:rsid w:val="00596BD3"/>
    <w:rsid w:val="005977A6"/>
    <w:rsid w:val="005979CC"/>
    <w:rsid w:val="00597AEA"/>
    <w:rsid w:val="00597AFF"/>
    <w:rsid w:val="00597DA2"/>
    <w:rsid w:val="005A00BE"/>
    <w:rsid w:val="005A01C2"/>
    <w:rsid w:val="005A099C"/>
    <w:rsid w:val="005A0CCA"/>
    <w:rsid w:val="005A0D34"/>
    <w:rsid w:val="005A0F8F"/>
    <w:rsid w:val="005A111C"/>
    <w:rsid w:val="005A28B8"/>
    <w:rsid w:val="005A28C4"/>
    <w:rsid w:val="005A2915"/>
    <w:rsid w:val="005A2AF8"/>
    <w:rsid w:val="005A2F25"/>
    <w:rsid w:val="005A31A9"/>
    <w:rsid w:val="005A3325"/>
    <w:rsid w:val="005A3701"/>
    <w:rsid w:val="005A3781"/>
    <w:rsid w:val="005A37AE"/>
    <w:rsid w:val="005A3C1D"/>
    <w:rsid w:val="005A3DDF"/>
    <w:rsid w:val="005A4E78"/>
    <w:rsid w:val="005A569D"/>
    <w:rsid w:val="005A5D70"/>
    <w:rsid w:val="005A6B42"/>
    <w:rsid w:val="005A6C09"/>
    <w:rsid w:val="005A6D30"/>
    <w:rsid w:val="005A7C46"/>
    <w:rsid w:val="005A7C48"/>
    <w:rsid w:val="005B04FD"/>
    <w:rsid w:val="005B059B"/>
    <w:rsid w:val="005B0E4F"/>
    <w:rsid w:val="005B0F4B"/>
    <w:rsid w:val="005B1151"/>
    <w:rsid w:val="005B13F5"/>
    <w:rsid w:val="005B1CA3"/>
    <w:rsid w:val="005B1E90"/>
    <w:rsid w:val="005B2411"/>
    <w:rsid w:val="005B27B6"/>
    <w:rsid w:val="005B2A00"/>
    <w:rsid w:val="005B2AE2"/>
    <w:rsid w:val="005B2EB2"/>
    <w:rsid w:val="005B2EB9"/>
    <w:rsid w:val="005B3368"/>
    <w:rsid w:val="005B3383"/>
    <w:rsid w:val="005B33AF"/>
    <w:rsid w:val="005B34AD"/>
    <w:rsid w:val="005B3541"/>
    <w:rsid w:val="005B3559"/>
    <w:rsid w:val="005B3902"/>
    <w:rsid w:val="005B3BD3"/>
    <w:rsid w:val="005B3D10"/>
    <w:rsid w:val="005B44D3"/>
    <w:rsid w:val="005B4611"/>
    <w:rsid w:val="005B48B9"/>
    <w:rsid w:val="005B4A5A"/>
    <w:rsid w:val="005B4F72"/>
    <w:rsid w:val="005B5223"/>
    <w:rsid w:val="005B53BC"/>
    <w:rsid w:val="005B587C"/>
    <w:rsid w:val="005B595F"/>
    <w:rsid w:val="005B6090"/>
    <w:rsid w:val="005B6674"/>
    <w:rsid w:val="005B7691"/>
    <w:rsid w:val="005B7A09"/>
    <w:rsid w:val="005B7B58"/>
    <w:rsid w:val="005B7DBA"/>
    <w:rsid w:val="005C02A5"/>
    <w:rsid w:val="005C03D5"/>
    <w:rsid w:val="005C08D1"/>
    <w:rsid w:val="005C0F31"/>
    <w:rsid w:val="005C0F55"/>
    <w:rsid w:val="005C11A6"/>
    <w:rsid w:val="005C1426"/>
    <w:rsid w:val="005C164B"/>
    <w:rsid w:val="005C1799"/>
    <w:rsid w:val="005C17C6"/>
    <w:rsid w:val="005C197B"/>
    <w:rsid w:val="005C1A51"/>
    <w:rsid w:val="005C1A7B"/>
    <w:rsid w:val="005C2371"/>
    <w:rsid w:val="005C29E9"/>
    <w:rsid w:val="005C2DF9"/>
    <w:rsid w:val="005C2EEB"/>
    <w:rsid w:val="005C34A7"/>
    <w:rsid w:val="005C34C4"/>
    <w:rsid w:val="005C357F"/>
    <w:rsid w:val="005C365D"/>
    <w:rsid w:val="005C3862"/>
    <w:rsid w:val="005C3F9E"/>
    <w:rsid w:val="005C43DA"/>
    <w:rsid w:val="005C4852"/>
    <w:rsid w:val="005C499F"/>
    <w:rsid w:val="005C4AC3"/>
    <w:rsid w:val="005C50DE"/>
    <w:rsid w:val="005C54CE"/>
    <w:rsid w:val="005C54EA"/>
    <w:rsid w:val="005C591C"/>
    <w:rsid w:val="005C5A04"/>
    <w:rsid w:val="005C5B50"/>
    <w:rsid w:val="005C5C03"/>
    <w:rsid w:val="005C5ED8"/>
    <w:rsid w:val="005C7262"/>
    <w:rsid w:val="005C7ADC"/>
    <w:rsid w:val="005C7B88"/>
    <w:rsid w:val="005C7EAE"/>
    <w:rsid w:val="005D034B"/>
    <w:rsid w:val="005D08AC"/>
    <w:rsid w:val="005D0CAB"/>
    <w:rsid w:val="005D123B"/>
    <w:rsid w:val="005D1C0B"/>
    <w:rsid w:val="005D1C20"/>
    <w:rsid w:val="005D2B76"/>
    <w:rsid w:val="005D302B"/>
    <w:rsid w:val="005D3D1C"/>
    <w:rsid w:val="005D4C4C"/>
    <w:rsid w:val="005D4ED4"/>
    <w:rsid w:val="005D5096"/>
    <w:rsid w:val="005D541F"/>
    <w:rsid w:val="005D6234"/>
    <w:rsid w:val="005D6690"/>
    <w:rsid w:val="005D67DC"/>
    <w:rsid w:val="005D6AB6"/>
    <w:rsid w:val="005D6AC7"/>
    <w:rsid w:val="005D6B79"/>
    <w:rsid w:val="005D7210"/>
    <w:rsid w:val="005D72B4"/>
    <w:rsid w:val="005D741F"/>
    <w:rsid w:val="005D79E2"/>
    <w:rsid w:val="005D7A64"/>
    <w:rsid w:val="005D7BBD"/>
    <w:rsid w:val="005D7C96"/>
    <w:rsid w:val="005D7D66"/>
    <w:rsid w:val="005D7EE4"/>
    <w:rsid w:val="005E020E"/>
    <w:rsid w:val="005E02D5"/>
    <w:rsid w:val="005E08CA"/>
    <w:rsid w:val="005E0C95"/>
    <w:rsid w:val="005E0D98"/>
    <w:rsid w:val="005E13E3"/>
    <w:rsid w:val="005E2550"/>
    <w:rsid w:val="005E27E8"/>
    <w:rsid w:val="005E2859"/>
    <w:rsid w:val="005E28C6"/>
    <w:rsid w:val="005E2D91"/>
    <w:rsid w:val="005E2DB6"/>
    <w:rsid w:val="005E3253"/>
    <w:rsid w:val="005E33E1"/>
    <w:rsid w:val="005E38C9"/>
    <w:rsid w:val="005E391B"/>
    <w:rsid w:val="005E39BA"/>
    <w:rsid w:val="005E3A80"/>
    <w:rsid w:val="005E3F44"/>
    <w:rsid w:val="005E433C"/>
    <w:rsid w:val="005E440A"/>
    <w:rsid w:val="005E4570"/>
    <w:rsid w:val="005E5EC4"/>
    <w:rsid w:val="005E6967"/>
    <w:rsid w:val="005E69DC"/>
    <w:rsid w:val="005E72A4"/>
    <w:rsid w:val="005E7829"/>
    <w:rsid w:val="005E7E75"/>
    <w:rsid w:val="005F0010"/>
    <w:rsid w:val="005F0587"/>
    <w:rsid w:val="005F0824"/>
    <w:rsid w:val="005F134B"/>
    <w:rsid w:val="005F178F"/>
    <w:rsid w:val="005F192C"/>
    <w:rsid w:val="005F250A"/>
    <w:rsid w:val="005F2C5A"/>
    <w:rsid w:val="005F3564"/>
    <w:rsid w:val="005F3820"/>
    <w:rsid w:val="005F3D7D"/>
    <w:rsid w:val="005F4024"/>
    <w:rsid w:val="005F4249"/>
    <w:rsid w:val="005F46B0"/>
    <w:rsid w:val="005F4909"/>
    <w:rsid w:val="005F5AD0"/>
    <w:rsid w:val="005F64C0"/>
    <w:rsid w:val="005F65F0"/>
    <w:rsid w:val="005F687D"/>
    <w:rsid w:val="005F6B35"/>
    <w:rsid w:val="005F71E0"/>
    <w:rsid w:val="005F7259"/>
    <w:rsid w:val="005F735B"/>
    <w:rsid w:val="005F745B"/>
    <w:rsid w:val="005F7FB4"/>
    <w:rsid w:val="00600242"/>
    <w:rsid w:val="00600499"/>
    <w:rsid w:val="006004E1"/>
    <w:rsid w:val="00600C13"/>
    <w:rsid w:val="00600D58"/>
    <w:rsid w:val="00601476"/>
    <w:rsid w:val="00601E28"/>
    <w:rsid w:val="00601FD6"/>
    <w:rsid w:val="006025C4"/>
    <w:rsid w:val="00602DFE"/>
    <w:rsid w:val="0060312C"/>
    <w:rsid w:val="006032DF"/>
    <w:rsid w:val="006038E1"/>
    <w:rsid w:val="00603AC3"/>
    <w:rsid w:val="00603F50"/>
    <w:rsid w:val="0060461D"/>
    <w:rsid w:val="006048E5"/>
    <w:rsid w:val="0060496E"/>
    <w:rsid w:val="00604E46"/>
    <w:rsid w:val="00605403"/>
    <w:rsid w:val="00605656"/>
    <w:rsid w:val="006056F2"/>
    <w:rsid w:val="00605FC7"/>
    <w:rsid w:val="0060627F"/>
    <w:rsid w:val="00606DEF"/>
    <w:rsid w:val="00606EE6"/>
    <w:rsid w:val="0060740D"/>
    <w:rsid w:val="006074C3"/>
    <w:rsid w:val="00607795"/>
    <w:rsid w:val="00607C16"/>
    <w:rsid w:val="006107EF"/>
    <w:rsid w:val="00611125"/>
    <w:rsid w:val="006118F1"/>
    <w:rsid w:val="00612874"/>
    <w:rsid w:val="00612D93"/>
    <w:rsid w:val="006131C4"/>
    <w:rsid w:val="00613344"/>
    <w:rsid w:val="0061356A"/>
    <w:rsid w:val="006137F7"/>
    <w:rsid w:val="00614198"/>
    <w:rsid w:val="00614225"/>
    <w:rsid w:val="00614950"/>
    <w:rsid w:val="00615035"/>
    <w:rsid w:val="0061557D"/>
    <w:rsid w:val="006157C0"/>
    <w:rsid w:val="00615A34"/>
    <w:rsid w:val="00615A7C"/>
    <w:rsid w:val="00615B7E"/>
    <w:rsid w:val="0061785F"/>
    <w:rsid w:val="00617F9B"/>
    <w:rsid w:val="0062018D"/>
    <w:rsid w:val="00620FC0"/>
    <w:rsid w:val="0062106C"/>
    <w:rsid w:val="0062172E"/>
    <w:rsid w:val="00621C3D"/>
    <w:rsid w:val="00621F95"/>
    <w:rsid w:val="00622513"/>
    <w:rsid w:val="0062283C"/>
    <w:rsid w:val="00622A11"/>
    <w:rsid w:val="00622B17"/>
    <w:rsid w:val="00622B46"/>
    <w:rsid w:val="00622D00"/>
    <w:rsid w:val="00623303"/>
    <w:rsid w:val="006237F0"/>
    <w:rsid w:val="00623B36"/>
    <w:rsid w:val="00623B9F"/>
    <w:rsid w:val="00623DA2"/>
    <w:rsid w:val="00624370"/>
    <w:rsid w:val="0062465D"/>
    <w:rsid w:val="006246F2"/>
    <w:rsid w:val="00624977"/>
    <w:rsid w:val="00624E91"/>
    <w:rsid w:val="006256BD"/>
    <w:rsid w:val="0062582E"/>
    <w:rsid w:val="0062598C"/>
    <w:rsid w:val="00625AA7"/>
    <w:rsid w:val="00625CCA"/>
    <w:rsid w:val="0062621C"/>
    <w:rsid w:val="00626571"/>
    <w:rsid w:val="00626B66"/>
    <w:rsid w:val="00627451"/>
    <w:rsid w:val="00627A05"/>
    <w:rsid w:val="00627F97"/>
    <w:rsid w:val="006300C3"/>
    <w:rsid w:val="006302D6"/>
    <w:rsid w:val="00630368"/>
    <w:rsid w:val="00631636"/>
    <w:rsid w:val="00631737"/>
    <w:rsid w:val="00631D96"/>
    <w:rsid w:val="0063246C"/>
    <w:rsid w:val="00632793"/>
    <w:rsid w:val="00632B23"/>
    <w:rsid w:val="0063307B"/>
    <w:rsid w:val="00633D2D"/>
    <w:rsid w:val="006349EB"/>
    <w:rsid w:val="0063561A"/>
    <w:rsid w:val="00635745"/>
    <w:rsid w:val="00635A52"/>
    <w:rsid w:val="00635E9D"/>
    <w:rsid w:val="00636050"/>
    <w:rsid w:val="006367BD"/>
    <w:rsid w:val="00636E63"/>
    <w:rsid w:val="00636E67"/>
    <w:rsid w:val="00637432"/>
    <w:rsid w:val="00637733"/>
    <w:rsid w:val="00637F34"/>
    <w:rsid w:val="00640147"/>
    <w:rsid w:val="00640358"/>
    <w:rsid w:val="006405BF"/>
    <w:rsid w:val="00640BBD"/>
    <w:rsid w:val="0064125C"/>
    <w:rsid w:val="00641452"/>
    <w:rsid w:val="006417E8"/>
    <w:rsid w:val="0064195A"/>
    <w:rsid w:val="00641E9E"/>
    <w:rsid w:val="0064219E"/>
    <w:rsid w:val="0064239A"/>
    <w:rsid w:val="00642796"/>
    <w:rsid w:val="00642D7C"/>
    <w:rsid w:val="0064337B"/>
    <w:rsid w:val="006435B9"/>
    <w:rsid w:val="00643746"/>
    <w:rsid w:val="006439EA"/>
    <w:rsid w:val="00643C30"/>
    <w:rsid w:val="00644D1C"/>
    <w:rsid w:val="00644E8C"/>
    <w:rsid w:val="006455D8"/>
    <w:rsid w:val="00645C95"/>
    <w:rsid w:val="00646225"/>
    <w:rsid w:val="00646314"/>
    <w:rsid w:val="00646A6F"/>
    <w:rsid w:val="00647197"/>
    <w:rsid w:val="00647AE5"/>
    <w:rsid w:val="00647E2F"/>
    <w:rsid w:val="00647E65"/>
    <w:rsid w:val="00647E91"/>
    <w:rsid w:val="0065020F"/>
    <w:rsid w:val="00650D56"/>
    <w:rsid w:val="00650E09"/>
    <w:rsid w:val="00651028"/>
    <w:rsid w:val="00651C8D"/>
    <w:rsid w:val="00651CD3"/>
    <w:rsid w:val="00651F63"/>
    <w:rsid w:val="006524E0"/>
    <w:rsid w:val="0065276B"/>
    <w:rsid w:val="00652C6C"/>
    <w:rsid w:val="00652F80"/>
    <w:rsid w:val="00652FB3"/>
    <w:rsid w:val="00653105"/>
    <w:rsid w:val="0065327D"/>
    <w:rsid w:val="006532B7"/>
    <w:rsid w:val="0065359D"/>
    <w:rsid w:val="006535B0"/>
    <w:rsid w:val="00653977"/>
    <w:rsid w:val="00654201"/>
    <w:rsid w:val="00654327"/>
    <w:rsid w:val="00654E0F"/>
    <w:rsid w:val="00655636"/>
    <w:rsid w:val="00655966"/>
    <w:rsid w:val="00655A4F"/>
    <w:rsid w:val="00655F03"/>
    <w:rsid w:val="0065693B"/>
    <w:rsid w:val="00656DFE"/>
    <w:rsid w:val="006570E8"/>
    <w:rsid w:val="00657219"/>
    <w:rsid w:val="00657456"/>
    <w:rsid w:val="00657544"/>
    <w:rsid w:val="006575D1"/>
    <w:rsid w:val="006577C3"/>
    <w:rsid w:val="00657B7B"/>
    <w:rsid w:val="00660097"/>
    <w:rsid w:val="0066071F"/>
    <w:rsid w:val="00660CF0"/>
    <w:rsid w:val="00660F26"/>
    <w:rsid w:val="00661067"/>
    <w:rsid w:val="0066198A"/>
    <w:rsid w:val="00661C0A"/>
    <w:rsid w:val="006630C7"/>
    <w:rsid w:val="0066311C"/>
    <w:rsid w:val="006637D3"/>
    <w:rsid w:val="00664458"/>
    <w:rsid w:val="00664865"/>
    <w:rsid w:val="00664A7E"/>
    <w:rsid w:val="00664D77"/>
    <w:rsid w:val="00666700"/>
    <w:rsid w:val="00666724"/>
    <w:rsid w:val="006669D9"/>
    <w:rsid w:val="00666DE1"/>
    <w:rsid w:val="006675F4"/>
    <w:rsid w:val="00667AB4"/>
    <w:rsid w:val="00667E7F"/>
    <w:rsid w:val="00670528"/>
    <w:rsid w:val="006705BC"/>
    <w:rsid w:val="00670813"/>
    <w:rsid w:val="006709D4"/>
    <w:rsid w:val="006710EB"/>
    <w:rsid w:val="006715F2"/>
    <w:rsid w:val="00671EB0"/>
    <w:rsid w:val="00671EEE"/>
    <w:rsid w:val="006729A5"/>
    <w:rsid w:val="00672B31"/>
    <w:rsid w:val="00672CAB"/>
    <w:rsid w:val="00672F47"/>
    <w:rsid w:val="00672F92"/>
    <w:rsid w:val="0067301D"/>
    <w:rsid w:val="006734AB"/>
    <w:rsid w:val="0067350E"/>
    <w:rsid w:val="00673821"/>
    <w:rsid w:val="0067385D"/>
    <w:rsid w:val="00673DB5"/>
    <w:rsid w:val="00674097"/>
    <w:rsid w:val="006746D1"/>
    <w:rsid w:val="0067490C"/>
    <w:rsid w:val="00674A81"/>
    <w:rsid w:val="006758BD"/>
    <w:rsid w:val="0067649C"/>
    <w:rsid w:val="0067657E"/>
    <w:rsid w:val="006765AD"/>
    <w:rsid w:val="0067664A"/>
    <w:rsid w:val="00676685"/>
    <w:rsid w:val="00677015"/>
    <w:rsid w:val="0067716F"/>
    <w:rsid w:val="0067723E"/>
    <w:rsid w:val="00677762"/>
    <w:rsid w:val="0068073E"/>
    <w:rsid w:val="006810F0"/>
    <w:rsid w:val="00681218"/>
    <w:rsid w:val="00681A2D"/>
    <w:rsid w:val="006824E9"/>
    <w:rsid w:val="00682616"/>
    <w:rsid w:val="006829A5"/>
    <w:rsid w:val="00682A02"/>
    <w:rsid w:val="00682CC1"/>
    <w:rsid w:val="00682D04"/>
    <w:rsid w:val="00682D0C"/>
    <w:rsid w:val="00684100"/>
    <w:rsid w:val="006847CF"/>
    <w:rsid w:val="00684821"/>
    <w:rsid w:val="006855EE"/>
    <w:rsid w:val="00685BCF"/>
    <w:rsid w:val="00686016"/>
    <w:rsid w:val="00686697"/>
    <w:rsid w:val="006869D4"/>
    <w:rsid w:val="00686C8D"/>
    <w:rsid w:val="00686C98"/>
    <w:rsid w:val="006875E6"/>
    <w:rsid w:val="00687802"/>
    <w:rsid w:val="00687CB1"/>
    <w:rsid w:val="006904FD"/>
    <w:rsid w:val="00690B1E"/>
    <w:rsid w:val="00690D64"/>
    <w:rsid w:val="00690DDA"/>
    <w:rsid w:val="00690FDE"/>
    <w:rsid w:val="0069105C"/>
    <w:rsid w:val="00692366"/>
    <w:rsid w:val="006926C6"/>
    <w:rsid w:val="006931F6"/>
    <w:rsid w:val="00693354"/>
    <w:rsid w:val="00693A8B"/>
    <w:rsid w:val="00694036"/>
    <w:rsid w:val="00694359"/>
    <w:rsid w:val="00694FD9"/>
    <w:rsid w:val="0069501B"/>
    <w:rsid w:val="00695773"/>
    <w:rsid w:val="00695EA8"/>
    <w:rsid w:val="0069606D"/>
    <w:rsid w:val="00696349"/>
    <w:rsid w:val="00696E7E"/>
    <w:rsid w:val="00696F8E"/>
    <w:rsid w:val="0069758A"/>
    <w:rsid w:val="00697862"/>
    <w:rsid w:val="00697F6F"/>
    <w:rsid w:val="006A0548"/>
    <w:rsid w:val="006A1AD4"/>
    <w:rsid w:val="006A263B"/>
    <w:rsid w:val="006A2750"/>
    <w:rsid w:val="006A2A36"/>
    <w:rsid w:val="006A2AD4"/>
    <w:rsid w:val="006A2D84"/>
    <w:rsid w:val="006A366F"/>
    <w:rsid w:val="006A3EBE"/>
    <w:rsid w:val="006A5600"/>
    <w:rsid w:val="006A5ACA"/>
    <w:rsid w:val="006A5C25"/>
    <w:rsid w:val="006A6200"/>
    <w:rsid w:val="006A621A"/>
    <w:rsid w:val="006A62A4"/>
    <w:rsid w:val="006A656E"/>
    <w:rsid w:val="006A7BB4"/>
    <w:rsid w:val="006A7EA4"/>
    <w:rsid w:val="006A7F69"/>
    <w:rsid w:val="006B0280"/>
    <w:rsid w:val="006B0573"/>
    <w:rsid w:val="006B0B30"/>
    <w:rsid w:val="006B192B"/>
    <w:rsid w:val="006B1938"/>
    <w:rsid w:val="006B1AA9"/>
    <w:rsid w:val="006B1F87"/>
    <w:rsid w:val="006B24DF"/>
    <w:rsid w:val="006B2A0F"/>
    <w:rsid w:val="006B2FFC"/>
    <w:rsid w:val="006B3CAF"/>
    <w:rsid w:val="006B3DB2"/>
    <w:rsid w:val="006B46DB"/>
    <w:rsid w:val="006B49E2"/>
    <w:rsid w:val="006B50F3"/>
    <w:rsid w:val="006B520E"/>
    <w:rsid w:val="006B5249"/>
    <w:rsid w:val="006B5AC7"/>
    <w:rsid w:val="006B6372"/>
    <w:rsid w:val="006B637E"/>
    <w:rsid w:val="006B68AA"/>
    <w:rsid w:val="006B6F67"/>
    <w:rsid w:val="006B7303"/>
    <w:rsid w:val="006B75D7"/>
    <w:rsid w:val="006B7659"/>
    <w:rsid w:val="006B7984"/>
    <w:rsid w:val="006B79BF"/>
    <w:rsid w:val="006C04CC"/>
    <w:rsid w:val="006C0666"/>
    <w:rsid w:val="006C0976"/>
    <w:rsid w:val="006C0D63"/>
    <w:rsid w:val="006C0E46"/>
    <w:rsid w:val="006C0E6E"/>
    <w:rsid w:val="006C0FA2"/>
    <w:rsid w:val="006C0FFF"/>
    <w:rsid w:val="006C1410"/>
    <w:rsid w:val="006C1857"/>
    <w:rsid w:val="006C1AEF"/>
    <w:rsid w:val="006C27A3"/>
    <w:rsid w:val="006C2AF7"/>
    <w:rsid w:val="006C2CB2"/>
    <w:rsid w:val="006C31A8"/>
    <w:rsid w:val="006C3216"/>
    <w:rsid w:val="006C34E1"/>
    <w:rsid w:val="006C38DD"/>
    <w:rsid w:val="006C4B36"/>
    <w:rsid w:val="006C4DD6"/>
    <w:rsid w:val="006C57F5"/>
    <w:rsid w:val="006C5D2F"/>
    <w:rsid w:val="006C6252"/>
    <w:rsid w:val="006C6C3D"/>
    <w:rsid w:val="006C7F60"/>
    <w:rsid w:val="006D009B"/>
    <w:rsid w:val="006D00FE"/>
    <w:rsid w:val="006D02A9"/>
    <w:rsid w:val="006D074D"/>
    <w:rsid w:val="006D0775"/>
    <w:rsid w:val="006D0D54"/>
    <w:rsid w:val="006D1025"/>
    <w:rsid w:val="006D12FA"/>
    <w:rsid w:val="006D1C22"/>
    <w:rsid w:val="006D256A"/>
    <w:rsid w:val="006D302F"/>
    <w:rsid w:val="006D335C"/>
    <w:rsid w:val="006D35B8"/>
    <w:rsid w:val="006D3C3E"/>
    <w:rsid w:val="006D4126"/>
    <w:rsid w:val="006D455D"/>
    <w:rsid w:val="006D480C"/>
    <w:rsid w:val="006D4DA2"/>
    <w:rsid w:val="006D5369"/>
    <w:rsid w:val="006D594D"/>
    <w:rsid w:val="006D5BC6"/>
    <w:rsid w:val="006D5E8C"/>
    <w:rsid w:val="006D5EF0"/>
    <w:rsid w:val="006D6007"/>
    <w:rsid w:val="006D6750"/>
    <w:rsid w:val="006D7253"/>
    <w:rsid w:val="006D72F3"/>
    <w:rsid w:val="006D74E4"/>
    <w:rsid w:val="006D793B"/>
    <w:rsid w:val="006D7BFA"/>
    <w:rsid w:val="006D7DBC"/>
    <w:rsid w:val="006D7E90"/>
    <w:rsid w:val="006D7FD4"/>
    <w:rsid w:val="006E010F"/>
    <w:rsid w:val="006E0599"/>
    <w:rsid w:val="006E096A"/>
    <w:rsid w:val="006E0AAD"/>
    <w:rsid w:val="006E0CBC"/>
    <w:rsid w:val="006E18B9"/>
    <w:rsid w:val="006E1A82"/>
    <w:rsid w:val="006E22A6"/>
    <w:rsid w:val="006E29A1"/>
    <w:rsid w:val="006E2BD1"/>
    <w:rsid w:val="006E2D0F"/>
    <w:rsid w:val="006E331A"/>
    <w:rsid w:val="006E37E7"/>
    <w:rsid w:val="006E3B87"/>
    <w:rsid w:val="006E3CC0"/>
    <w:rsid w:val="006E3E28"/>
    <w:rsid w:val="006E46AE"/>
    <w:rsid w:val="006E5045"/>
    <w:rsid w:val="006E50D6"/>
    <w:rsid w:val="006E516C"/>
    <w:rsid w:val="006E6362"/>
    <w:rsid w:val="006E6968"/>
    <w:rsid w:val="006E6AC7"/>
    <w:rsid w:val="006E6D64"/>
    <w:rsid w:val="006E6F43"/>
    <w:rsid w:val="006E701C"/>
    <w:rsid w:val="006E76CD"/>
    <w:rsid w:val="006E7C71"/>
    <w:rsid w:val="006F01A2"/>
    <w:rsid w:val="006F0272"/>
    <w:rsid w:val="006F0E18"/>
    <w:rsid w:val="006F1A8E"/>
    <w:rsid w:val="006F1C1B"/>
    <w:rsid w:val="006F1C67"/>
    <w:rsid w:val="006F26CB"/>
    <w:rsid w:val="006F34A8"/>
    <w:rsid w:val="006F37E7"/>
    <w:rsid w:val="006F38B3"/>
    <w:rsid w:val="006F3F5A"/>
    <w:rsid w:val="006F45E7"/>
    <w:rsid w:val="006F4DC2"/>
    <w:rsid w:val="006F4E24"/>
    <w:rsid w:val="006F5543"/>
    <w:rsid w:val="006F5B2C"/>
    <w:rsid w:val="006F5C58"/>
    <w:rsid w:val="006F5CC4"/>
    <w:rsid w:val="006F5E50"/>
    <w:rsid w:val="006F5F6C"/>
    <w:rsid w:val="006F62E5"/>
    <w:rsid w:val="006F6540"/>
    <w:rsid w:val="006F73DD"/>
    <w:rsid w:val="006F7E46"/>
    <w:rsid w:val="00700707"/>
    <w:rsid w:val="00701671"/>
    <w:rsid w:val="0070177C"/>
    <w:rsid w:val="00701CA9"/>
    <w:rsid w:val="00701E72"/>
    <w:rsid w:val="007021CA"/>
    <w:rsid w:val="007023E2"/>
    <w:rsid w:val="0070240A"/>
    <w:rsid w:val="00702877"/>
    <w:rsid w:val="00702B64"/>
    <w:rsid w:val="00702B94"/>
    <w:rsid w:val="007035B1"/>
    <w:rsid w:val="0070370D"/>
    <w:rsid w:val="007038A8"/>
    <w:rsid w:val="00703E0E"/>
    <w:rsid w:val="0070416A"/>
    <w:rsid w:val="007044D6"/>
    <w:rsid w:val="007049EA"/>
    <w:rsid w:val="007051AF"/>
    <w:rsid w:val="00705406"/>
    <w:rsid w:val="00705855"/>
    <w:rsid w:val="00705891"/>
    <w:rsid w:val="007058FE"/>
    <w:rsid w:val="00705BDF"/>
    <w:rsid w:val="0070674D"/>
    <w:rsid w:val="00706882"/>
    <w:rsid w:val="00706981"/>
    <w:rsid w:val="00706D5E"/>
    <w:rsid w:val="00707175"/>
    <w:rsid w:val="007071B7"/>
    <w:rsid w:val="00707947"/>
    <w:rsid w:val="007104F8"/>
    <w:rsid w:val="00710740"/>
    <w:rsid w:val="00710743"/>
    <w:rsid w:val="00710851"/>
    <w:rsid w:val="00710897"/>
    <w:rsid w:val="00711372"/>
    <w:rsid w:val="007117F0"/>
    <w:rsid w:val="00711A84"/>
    <w:rsid w:val="007124E0"/>
    <w:rsid w:val="007127F4"/>
    <w:rsid w:val="00712DDE"/>
    <w:rsid w:val="007132B7"/>
    <w:rsid w:val="00713AC3"/>
    <w:rsid w:val="00713C06"/>
    <w:rsid w:val="00713C1E"/>
    <w:rsid w:val="00713E3A"/>
    <w:rsid w:val="00714B3C"/>
    <w:rsid w:val="00714B5B"/>
    <w:rsid w:val="00714E12"/>
    <w:rsid w:val="00715DF0"/>
    <w:rsid w:val="00715F26"/>
    <w:rsid w:val="00715FAA"/>
    <w:rsid w:val="007166A9"/>
    <w:rsid w:val="0071687B"/>
    <w:rsid w:val="0071689F"/>
    <w:rsid w:val="00716AB8"/>
    <w:rsid w:val="00716D9A"/>
    <w:rsid w:val="0072037D"/>
    <w:rsid w:val="007208B4"/>
    <w:rsid w:val="00720C7C"/>
    <w:rsid w:val="00721098"/>
    <w:rsid w:val="00721ED8"/>
    <w:rsid w:val="007222C2"/>
    <w:rsid w:val="0072280B"/>
    <w:rsid w:val="00722B14"/>
    <w:rsid w:val="00722C96"/>
    <w:rsid w:val="00723171"/>
    <w:rsid w:val="0072337E"/>
    <w:rsid w:val="00723412"/>
    <w:rsid w:val="007234C3"/>
    <w:rsid w:val="00723654"/>
    <w:rsid w:val="007239C9"/>
    <w:rsid w:val="00723CB1"/>
    <w:rsid w:val="007243A6"/>
    <w:rsid w:val="00724BF2"/>
    <w:rsid w:val="0072571F"/>
    <w:rsid w:val="00725840"/>
    <w:rsid w:val="007258C4"/>
    <w:rsid w:val="00725A59"/>
    <w:rsid w:val="00725B5F"/>
    <w:rsid w:val="00725DCB"/>
    <w:rsid w:val="00725E59"/>
    <w:rsid w:val="00726003"/>
    <w:rsid w:val="00726398"/>
    <w:rsid w:val="00726641"/>
    <w:rsid w:val="00726B10"/>
    <w:rsid w:val="00726ED8"/>
    <w:rsid w:val="007300B8"/>
    <w:rsid w:val="00730D90"/>
    <w:rsid w:val="007311DF"/>
    <w:rsid w:val="007312D1"/>
    <w:rsid w:val="00731C89"/>
    <w:rsid w:val="00732004"/>
    <w:rsid w:val="007326CB"/>
    <w:rsid w:val="00732814"/>
    <w:rsid w:val="00733269"/>
    <w:rsid w:val="00733526"/>
    <w:rsid w:val="007335AC"/>
    <w:rsid w:val="00733885"/>
    <w:rsid w:val="00733DF1"/>
    <w:rsid w:val="00734720"/>
    <w:rsid w:val="0073477F"/>
    <w:rsid w:val="00734C82"/>
    <w:rsid w:val="00734DEE"/>
    <w:rsid w:val="00734F32"/>
    <w:rsid w:val="0073503B"/>
    <w:rsid w:val="007350AB"/>
    <w:rsid w:val="007353AD"/>
    <w:rsid w:val="0073586E"/>
    <w:rsid w:val="00735BDA"/>
    <w:rsid w:val="00735E93"/>
    <w:rsid w:val="007368FA"/>
    <w:rsid w:val="00736AFA"/>
    <w:rsid w:val="00737AD0"/>
    <w:rsid w:val="00737E0D"/>
    <w:rsid w:val="00740650"/>
    <w:rsid w:val="00740682"/>
    <w:rsid w:val="0074086A"/>
    <w:rsid w:val="00740ABE"/>
    <w:rsid w:val="00740D45"/>
    <w:rsid w:val="00740D9C"/>
    <w:rsid w:val="00741274"/>
    <w:rsid w:val="00741275"/>
    <w:rsid w:val="00742074"/>
    <w:rsid w:val="0074264F"/>
    <w:rsid w:val="0074269E"/>
    <w:rsid w:val="007428FD"/>
    <w:rsid w:val="00742FBB"/>
    <w:rsid w:val="007430A9"/>
    <w:rsid w:val="00743263"/>
    <w:rsid w:val="0074389D"/>
    <w:rsid w:val="0074390F"/>
    <w:rsid w:val="007439AA"/>
    <w:rsid w:val="00744109"/>
    <w:rsid w:val="00744B30"/>
    <w:rsid w:val="00745183"/>
    <w:rsid w:val="00745C7B"/>
    <w:rsid w:val="00746219"/>
    <w:rsid w:val="0074628A"/>
    <w:rsid w:val="0074687A"/>
    <w:rsid w:val="00747435"/>
    <w:rsid w:val="007478C9"/>
    <w:rsid w:val="00747978"/>
    <w:rsid w:val="00747BC1"/>
    <w:rsid w:val="007500A5"/>
    <w:rsid w:val="0075013E"/>
    <w:rsid w:val="00750E07"/>
    <w:rsid w:val="007510A0"/>
    <w:rsid w:val="0075154B"/>
    <w:rsid w:val="00751597"/>
    <w:rsid w:val="007516F8"/>
    <w:rsid w:val="00751B53"/>
    <w:rsid w:val="00751B8C"/>
    <w:rsid w:val="00751FAD"/>
    <w:rsid w:val="0075221A"/>
    <w:rsid w:val="00752908"/>
    <w:rsid w:val="00752DF8"/>
    <w:rsid w:val="00753274"/>
    <w:rsid w:val="0075376F"/>
    <w:rsid w:val="00753C09"/>
    <w:rsid w:val="00753CC6"/>
    <w:rsid w:val="0075400F"/>
    <w:rsid w:val="007543A3"/>
    <w:rsid w:val="007547E5"/>
    <w:rsid w:val="00754A5A"/>
    <w:rsid w:val="00754CEA"/>
    <w:rsid w:val="0075558B"/>
    <w:rsid w:val="00755623"/>
    <w:rsid w:val="007557E3"/>
    <w:rsid w:val="00756088"/>
    <w:rsid w:val="007566F9"/>
    <w:rsid w:val="00756995"/>
    <w:rsid w:val="00756AA5"/>
    <w:rsid w:val="00756E0D"/>
    <w:rsid w:val="00757296"/>
    <w:rsid w:val="007573C1"/>
    <w:rsid w:val="00757432"/>
    <w:rsid w:val="0075754F"/>
    <w:rsid w:val="007576F6"/>
    <w:rsid w:val="0075770F"/>
    <w:rsid w:val="00757BF9"/>
    <w:rsid w:val="00757D52"/>
    <w:rsid w:val="007605C7"/>
    <w:rsid w:val="00760911"/>
    <w:rsid w:val="00761898"/>
    <w:rsid w:val="00761DB1"/>
    <w:rsid w:val="00761DE2"/>
    <w:rsid w:val="00762083"/>
    <w:rsid w:val="0076248A"/>
    <w:rsid w:val="0076288A"/>
    <w:rsid w:val="00763264"/>
    <w:rsid w:val="00763853"/>
    <w:rsid w:val="00763E7E"/>
    <w:rsid w:val="007641F8"/>
    <w:rsid w:val="007642A9"/>
    <w:rsid w:val="00764381"/>
    <w:rsid w:val="007647A8"/>
    <w:rsid w:val="00764979"/>
    <w:rsid w:val="00764CB6"/>
    <w:rsid w:val="007651D7"/>
    <w:rsid w:val="007654D4"/>
    <w:rsid w:val="007659D8"/>
    <w:rsid w:val="00765CE1"/>
    <w:rsid w:val="00765DB7"/>
    <w:rsid w:val="007660F4"/>
    <w:rsid w:val="00766522"/>
    <w:rsid w:val="0076664B"/>
    <w:rsid w:val="007671D5"/>
    <w:rsid w:val="007676A5"/>
    <w:rsid w:val="0076798B"/>
    <w:rsid w:val="00767ABA"/>
    <w:rsid w:val="00767D74"/>
    <w:rsid w:val="00767FE6"/>
    <w:rsid w:val="00770197"/>
    <w:rsid w:val="0077068B"/>
    <w:rsid w:val="00770A03"/>
    <w:rsid w:val="00770D0A"/>
    <w:rsid w:val="0077118C"/>
    <w:rsid w:val="0077120F"/>
    <w:rsid w:val="0077121C"/>
    <w:rsid w:val="007713E9"/>
    <w:rsid w:val="0077153F"/>
    <w:rsid w:val="007717C8"/>
    <w:rsid w:val="00771E51"/>
    <w:rsid w:val="00771FDD"/>
    <w:rsid w:val="007722B0"/>
    <w:rsid w:val="00772B15"/>
    <w:rsid w:val="00772EF0"/>
    <w:rsid w:val="00772F5F"/>
    <w:rsid w:val="007731F6"/>
    <w:rsid w:val="007731FE"/>
    <w:rsid w:val="0077387F"/>
    <w:rsid w:val="007738F0"/>
    <w:rsid w:val="00773932"/>
    <w:rsid w:val="007744DE"/>
    <w:rsid w:val="00774633"/>
    <w:rsid w:val="00774E17"/>
    <w:rsid w:val="00774E51"/>
    <w:rsid w:val="007751B6"/>
    <w:rsid w:val="007759D2"/>
    <w:rsid w:val="00775A4E"/>
    <w:rsid w:val="00775B1D"/>
    <w:rsid w:val="00775D7E"/>
    <w:rsid w:val="00776086"/>
    <w:rsid w:val="0077640D"/>
    <w:rsid w:val="007764C8"/>
    <w:rsid w:val="00776553"/>
    <w:rsid w:val="0077692C"/>
    <w:rsid w:val="00776C92"/>
    <w:rsid w:val="00776FE3"/>
    <w:rsid w:val="00777072"/>
    <w:rsid w:val="0077748F"/>
    <w:rsid w:val="00777C99"/>
    <w:rsid w:val="00777F23"/>
    <w:rsid w:val="00780255"/>
    <w:rsid w:val="00780EB0"/>
    <w:rsid w:val="0078147A"/>
    <w:rsid w:val="0078199A"/>
    <w:rsid w:val="007828FC"/>
    <w:rsid w:val="0078295F"/>
    <w:rsid w:val="00782B30"/>
    <w:rsid w:val="00782B84"/>
    <w:rsid w:val="00783B45"/>
    <w:rsid w:val="00783DD6"/>
    <w:rsid w:val="00783F7B"/>
    <w:rsid w:val="007841E5"/>
    <w:rsid w:val="0078430B"/>
    <w:rsid w:val="00784887"/>
    <w:rsid w:val="0078489A"/>
    <w:rsid w:val="00784EE5"/>
    <w:rsid w:val="00785089"/>
    <w:rsid w:val="007852CD"/>
    <w:rsid w:val="00785852"/>
    <w:rsid w:val="00786B7A"/>
    <w:rsid w:val="00786C0F"/>
    <w:rsid w:val="00787134"/>
    <w:rsid w:val="007878A9"/>
    <w:rsid w:val="00790351"/>
    <w:rsid w:val="00790607"/>
    <w:rsid w:val="00790AF1"/>
    <w:rsid w:val="00790B3C"/>
    <w:rsid w:val="00790C8B"/>
    <w:rsid w:val="00790F5A"/>
    <w:rsid w:val="00791156"/>
    <w:rsid w:val="00791A79"/>
    <w:rsid w:val="00791EA7"/>
    <w:rsid w:val="007923CC"/>
    <w:rsid w:val="0079345A"/>
    <w:rsid w:val="0079345F"/>
    <w:rsid w:val="00794676"/>
    <w:rsid w:val="00795261"/>
    <w:rsid w:val="00795552"/>
    <w:rsid w:val="00795825"/>
    <w:rsid w:val="0079626F"/>
    <w:rsid w:val="007963BA"/>
    <w:rsid w:val="00796618"/>
    <w:rsid w:val="00796C74"/>
    <w:rsid w:val="007971F3"/>
    <w:rsid w:val="007974BC"/>
    <w:rsid w:val="007A07FC"/>
    <w:rsid w:val="007A0841"/>
    <w:rsid w:val="007A088F"/>
    <w:rsid w:val="007A1586"/>
    <w:rsid w:val="007A1B61"/>
    <w:rsid w:val="007A2307"/>
    <w:rsid w:val="007A2CCF"/>
    <w:rsid w:val="007A3075"/>
    <w:rsid w:val="007A30BC"/>
    <w:rsid w:val="007A3282"/>
    <w:rsid w:val="007A32E1"/>
    <w:rsid w:val="007A3553"/>
    <w:rsid w:val="007A3A61"/>
    <w:rsid w:val="007A4296"/>
    <w:rsid w:val="007A4387"/>
    <w:rsid w:val="007A4441"/>
    <w:rsid w:val="007A466A"/>
    <w:rsid w:val="007A513F"/>
    <w:rsid w:val="007A5D3E"/>
    <w:rsid w:val="007A67DC"/>
    <w:rsid w:val="007A7742"/>
    <w:rsid w:val="007A7874"/>
    <w:rsid w:val="007B0668"/>
    <w:rsid w:val="007B0B70"/>
    <w:rsid w:val="007B0F86"/>
    <w:rsid w:val="007B1558"/>
    <w:rsid w:val="007B1561"/>
    <w:rsid w:val="007B196A"/>
    <w:rsid w:val="007B390F"/>
    <w:rsid w:val="007B4A68"/>
    <w:rsid w:val="007B4AE9"/>
    <w:rsid w:val="007B59CD"/>
    <w:rsid w:val="007B5F73"/>
    <w:rsid w:val="007B5FBB"/>
    <w:rsid w:val="007B5FCB"/>
    <w:rsid w:val="007B6380"/>
    <w:rsid w:val="007B6DF1"/>
    <w:rsid w:val="007B6E70"/>
    <w:rsid w:val="007B7472"/>
    <w:rsid w:val="007B759E"/>
    <w:rsid w:val="007C03EB"/>
    <w:rsid w:val="007C0766"/>
    <w:rsid w:val="007C0937"/>
    <w:rsid w:val="007C10FA"/>
    <w:rsid w:val="007C1990"/>
    <w:rsid w:val="007C1A37"/>
    <w:rsid w:val="007C1DF5"/>
    <w:rsid w:val="007C233A"/>
    <w:rsid w:val="007C2C2A"/>
    <w:rsid w:val="007C2DE0"/>
    <w:rsid w:val="007C2E8F"/>
    <w:rsid w:val="007C34BA"/>
    <w:rsid w:val="007C35B6"/>
    <w:rsid w:val="007C35DD"/>
    <w:rsid w:val="007C36E4"/>
    <w:rsid w:val="007C392E"/>
    <w:rsid w:val="007C3962"/>
    <w:rsid w:val="007C47A0"/>
    <w:rsid w:val="007C48FD"/>
    <w:rsid w:val="007C4F28"/>
    <w:rsid w:val="007C5A86"/>
    <w:rsid w:val="007C5F7F"/>
    <w:rsid w:val="007C6841"/>
    <w:rsid w:val="007C6E9F"/>
    <w:rsid w:val="007C71C8"/>
    <w:rsid w:val="007C78C4"/>
    <w:rsid w:val="007C7AE5"/>
    <w:rsid w:val="007C7FCE"/>
    <w:rsid w:val="007D0445"/>
    <w:rsid w:val="007D0569"/>
    <w:rsid w:val="007D0638"/>
    <w:rsid w:val="007D0828"/>
    <w:rsid w:val="007D083E"/>
    <w:rsid w:val="007D0BE1"/>
    <w:rsid w:val="007D1EA1"/>
    <w:rsid w:val="007D2194"/>
    <w:rsid w:val="007D22BC"/>
    <w:rsid w:val="007D24A0"/>
    <w:rsid w:val="007D2B91"/>
    <w:rsid w:val="007D2BB7"/>
    <w:rsid w:val="007D2DEE"/>
    <w:rsid w:val="007D31AF"/>
    <w:rsid w:val="007D38CE"/>
    <w:rsid w:val="007D3B65"/>
    <w:rsid w:val="007D3B82"/>
    <w:rsid w:val="007D3E1F"/>
    <w:rsid w:val="007D3F4E"/>
    <w:rsid w:val="007D416F"/>
    <w:rsid w:val="007D4446"/>
    <w:rsid w:val="007D467E"/>
    <w:rsid w:val="007D484E"/>
    <w:rsid w:val="007D4A3D"/>
    <w:rsid w:val="007D4CBF"/>
    <w:rsid w:val="007D50D2"/>
    <w:rsid w:val="007D5126"/>
    <w:rsid w:val="007D59AB"/>
    <w:rsid w:val="007D5AC1"/>
    <w:rsid w:val="007D5AE6"/>
    <w:rsid w:val="007D63DB"/>
    <w:rsid w:val="007D64CA"/>
    <w:rsid w:val="007D652D"/>
    <w:rsid w:val="007D6555"/>
    <w:rsid w:val="007D6BB3"/>
    <w:rsid w:val="007D6F58"/>
    <w:rsid w:val="007D7460"/>
    <w:rsid w:val="007D75E9"/>
    <w:rsid w:val="007E01D6"/>
    <w:rsid w:val="007E01FA"/>
    <w:rsid w:val="007E07CC"/>
    <w:rsid w:val="007E0D50"/>
    <w:rsid w:val="007E0FEE"/>
    <w:rsid w:val="007E1457"/>
    <w:rsid w:val="007E1BBC"/>
    <w:rsid w:val="007E1D23"/>
    <w:rsid w:val="007E200A"/>
    <w:rsid w:val="007E2043"/>
    <w:rsid w:val="007E20BB"/>
    <w:rsid w:val="007E26C1"/>
    <w:rsid w:val="007E2D2B"/>
    <w:rsid w:val="007E3007"/>
    <w:rsid w:val="007E312B"/>
    <w:rsid w:val="007E3455"/>
    <w:rsid w:val="007E36FE"/>
    <w:rsid w:val="007E373C"/>
    <w:rsid w:val="007E424B"/>
    <w:rsid w:val="007E4308"/>
    <w:rsid w:val="007E45B5"/>
    <w:rsid w:val="007E4708"/>
    <w:rsid w:val="007E4B95"/>
    <w:rsid w:val="007E4FD9"/>
    <w:rsid w:val="007E55CA"/>
    <w:rsid w:val="007E57DE"/>
    <w:rsid w:val="007E5994"/>
    <w:rsid w:val="007E6D91"/>
    <w:rsid w:val="007E6E32"/>
    <w:rsid w:val="007E6F9E"/>
    <w:rsid w:val="007E7183"/>
    <w:rsid w:val="007E7284"/>
    <w:rsid w:val="007E7502"/>
    <w:rsid w:val="007E785E"/>
    <w:rsid w:val="007F0465"/>
    <w:rsid w:val="007F05DC"/>
    <w:rsid w:val="007F062B"/>
    <w:rsid w:val="007F17EC"/>
    <w:rsid w:val="007F1EF9"/>
    <w:rsid w:val="007F2546"/>
    <w:rsid w:val="007F29E4"/>
    <w:rsid w:val="007F29E7"/>
    <w:rsid w:val="007F2A12"/>
    <w:rsid w:val="007F2EC0"/>
    <w:rsid w:val="007F31AC"/>
    <w:rsid w:val="007F3B2C"/>
    <w:rsid w:val="007F3D29"/>
    <w:rsid w:val="007F409F"/>
    <w:rsid w:val="007F4208"/>
    <w:rsid w:val="007F4384"/>
    <w:rsid w:val="007F438D"/>
    <w:rsid w:val="007F444F"/>
    <w:rsid w:val="007F49F0"/>
    <w:rsid w:val="007F5286"/>
    <w:rsid w:val="007F52D5"/>
    <w:rsid w:val="007F5A38"/>
    <w:rsid w:val="007F5BDB"/>
    <w:rsid w:val="007F6044"/>
    <w:rsid w:val="007F6101"/>
    <w:rsid w:val="007F7446"/>
    <w:rsid w:val="007F74A6"/>
    <w:rsid w:val="007F74D2"/>
    <w:rsid w:val="007F78B8"/>
    <w:rsid w:val="007F7C44"/>
    <w:rsid w:val="007F7F60"/>
    <w:rsid w:val="008003AB"/>
    <w:rsid w:val="00800433"/>
    <w:rsid w:val="00800C5B"/>
    <w:rsid w:val="00800E4A"/>
    <w:rsid w:val="00801204"/>
    <w:rsid w:val="008027A0"/>
    <w:rsid w:val="008029F7"/>
    <w:rsid w:val="00802B7C"/>
    <w:rsid w:val="008032CD"/>
    <w:rsid w:val="008035CC"/>
    <w:rsid w:val="00804934"/>
    <w:rsid w:val="00804A37"/>
    <w:rsid w:val="00804E21"/>
    <w:rsid w:val="008051BC"/>
    <w:rsid w:val="008053CE"/>
    <w:rsid w:val="008054C3"/>
    <w:rsid w:val="008057DF"/>
    <w:rsid w:val="008062D1"/>
    <w:rsid w:val="0080681A"/>
    <w:rsid w:val="00806DA3"/>
    <w:rsid w:val="00806FE0"/>
    <w:rsid w:val="00807A0B"/>
    <w:rsid w:val="00810959"/>
    <w:rsid w:val="008109B4"/>
    <w:rsid w:val="00810F07"/>
    <w:rsid w:val="0081113F"/>
    <w:rsid w:val="008116C1"/>
    <w:rsid w:val="00811826"/>
    <w:rsid w:val="0081216D"/>
    <w:rsid w:val="0081241D"/>
    <w:rsid w:val="00812522"/>
    <w:rsid w:val="00812672"/>
    <w:rsid w:val="00812798"/>
    <w:rsid w:val="00813272"/>
    <w:rsid w:val="0081343A"/>
    <w:rsid w:val="00813869"/>
    <w:rsid w:val="0081399B"/>
    <w:rsid w:val="00813DFA"/>
    <w:rsid w:val="00814218"/>
    <w:rsid w:val="00814451"/>
    <w:rsid w:val="0081494A"/>
    <w:rsid w:val="00815005"/>
    <w:rsid w:val="00815176"/>
    <w:rsid w:val="0081548A"/>
    <w:rsid w:val="00815522"/>
    <w:rsid w:val="008157DF"/>
    <w:rsid w:val="008158E8"/>
    <w:rsid w:val="00815CD5"/>
    <w:rsid w:val="008162C3"/>
    <w:rsid w:val="00816594"/>
    <w:rsid w:val="00816657"/>
    <w:rsid w:val="00816692"/>
    <w:rsid w:val="00816C7F"/>
    <w:rsid w:val="00816EAD"/>
    <w:rsid w:val="00817491"/>
    <w:rsid w:val="008174FC"/>
    <w:rsid w:val="0081798D"/>
    <w:rsid w:val="00820B7C"/>
    <w:rsid w:val="00820E4D"/>
    <w:rsid w:val="00820FBD"/>
    <w:rsid w:val="00821132"/>
    <w:rsid w:val="008215FC"/>
    <w:rsid w:val="008228ED"/>
    <w:rsid w:val="008237AD"/>
    <w:rsid w:val="00823D26"/>
    <w:rsid w:val="00823E4E"/>
    <w:rsid w:val="00824556"/>
    <w:rsid w:val="008255A7"/>
    <w:rsid w:val="00825D0E"/>
    <w:rsid w:val="00826094"/>
    <w:rsid w:val="00826400"/>
    <w:rsid w:val="00826D1D"/>
    <w:rsid w:val="0082707E"/>
    <w:rsid w:val="00827668"/>
    <w:rsid w:val="008279E1"/>
    <w:rsid w:val="008279FC"/>
    <w:rsid w:val="00827BA0"/>
    <w:rsid w:val="00827E75"/>
    <w:rsid w:val="00827FBF"/>
    <w:rsid w:val="008300B3"/>
    <w:rsid w:val="0083010C"/>
    <w:rsid w:val="008301E6"/>
    <w:rsid w:val="00830502"/>
    <w:rsid w:val="00830659"/>
    <w:rsid w:val="00830A80"/>
    <w:rsid w:val="00830F3B"/>
    <w:rsid w:val="008312C8"/>
    <w:rsid w:val="008317F1"/>
    <w:rsid w:val="0083212D"/>
    <w:rsid w:val="008321BA"/>
    <w:rsid w:val="008321C6"/>
    <w:rsid w:val="00832591"/>
    <w:rsid w:val="00833273"/>
    <w:rsid w:val="0083342C"/>
    <w:rsid w:val="008336CA"/>
    <w:rsid w:val="00833934"/>
    <w:rsid w:val="00833C1E"/>
    <w:rsid w:val="00833E80"/>
    <w:rsid w:val="00834EA9"/>
    <w:rsid w:val="008355CA"/>
    <w:rsid w:val="0083574B"/>
    <w:rsid w:val="00835E53"/>
    <w:rsid w:val="00835EF8"/>
    <w:rsid w:val="00836289"/>
    <w:rsid w:val="00836334"/>
    <w:rsid w:val="00837285"/>
    <w:rsid w:val="00837844"/>
    <w:rsid w:val="008378EB"/>
    <w:rsid w:val="00840433"/>
    <w:rsid w:val="0084077C"/>
    <w:rsid w:val="00840B9D"/>
    <w:rsid w:val="00840BC8"/>
    <w:rsid w:val="00840D93"/>
    <w:rsid w:val="00841567"/>
    <w:rsid w:val="0084196F"/>
    <w:rsid w:val="00841D56"/>
    <w:rsid w:val="00841D95"/>
    <w:rsid w:val="0084284A"/>
    <w:rsid w:val="00842D19"/>
    <w:rsid w:val="00842FBB"/>
    <w:rsid w:val="008433B6"/>
    <w:rsid w:val="008434DE"/>
    <w:rsid w:val="00843576"/>
    <w:rsid w:val="00843BFC"/>
    <w:rsid w:val="0084403E"/>
    <w:rsid w:val="008442B8"/>
    <w:rsid w:val="00844891"/>
    <w:rsid w:val="008449F4"/>
    <w:rsid w:val="00844B42"/>
    <w:rsid w:val="00844CA9"/>
    <w:rsid w:val="008458CC"/>
    <w:rsid w:val="008463CA"/>
    <w:rsid w:val="008463F4"/>
    <w:rsid w:val="00846460"/>
    <w:rsid w:val="008464E6"/>
    <w:rsid w:val="0084666F"/>
    <w:rsid w:val="00846B53"/>
    <w:rsid w:val="0084777F"/>
    <w:rsid w:val="00847842"/>
    <w:rsid w:val="008479C2"/>
    <w:rsid w:val="00847D77"/>
    <w:rsid w:val="0085029D"/>
    <w:rsid w:val="00850DB4"/>
    <w:rsid w:val="00852019"/>
    <w:rsid w:val="008520D1"/>
    <w:rsid w:val="008528DD"/>
    <w:rsid w:val="00852A5C"/>
    <w:rsid w:val="00852E40"/>
    <w:rsid w:val="0085302C"/>
    <w:rsid w:val="00853204"/>
    <w:rsid w:val="00853E8F"/>
    <w:rsid w:val="008540F0"/>
    <w:rsid w:val="00854160"/>
    <w:rsid w:val="00854198"/>
    <w:rsid w:val="008541D6"/>
    <w:rsid w:val="00854288"/>
    <w:rsid w:val="008546CF"/>
    <w:rsid w:val="00854B51"/>
    <w:rsid w:val="00854D80"/>
    <w:rsid w:val="0085511C"/>
    <w:rsid w:val="00855473"/>
    <w:rsid w:val="0085614A"/>
    <w:rsid w:val="008564F3"/>
    <w:rsid w:val="00856C62"/>
    <w:rsid w:val="00856F4D"/>
    <w:rsid w:val="0085787D"/>
    <w:rsid w:val="00857C47"/>
    <w:rsid w:val="00860C1C"/>
    <w:rsid w:val="00860CC3"/>
    <w:rsid w:val="008610AE"/>
    <w:rsid w:val="00861B33"/>
    <w:rsid w:val="00861D8B"/>
    <w:rsid w:val="00862054"/>
    <w:rsid w:val="008620D1"/>
    <w:rsid w:val="008625CE"/>
    <w:rsid w:val="008626CE"/>
    <w:rsid w:val="008629AE"/>
    <w:rsid w:val="00862FA1"/>
    <w:rsid w:val="008631CF"/>
    <w:rsid w:val="00863325"/>
    <w:rsid w:val="008635CB"/>
    <w:rsid w:val="00863A97"/>
    <w:rsid w:val="00863D3E"/>
    <w:rsid w:val="0086400D"/>
    <w:rsid w:val="00864605"/>
    <w:rsid w:val="00864770"/>
    <w:rsid w:val="00864992"/>
    <w:rsid w:val="00864B50"/>
    <w:rsid w:val="00864C35"/>
    <w:rsid w:val="008653EE"/>
    <w:rsid w:val="0086553A"/>
    <w:rsid w:val="00865550"/>
    <w:rsid w:val="00865BAB"/>
    <w:rsid w:val="0086632B"/>
    <w:rsid w:val="00866423"/>
    <w:rsid w:val="008665D3"/>
    <w:rsid w:val="00866B85"/>
    <w:rsid w:val="00866BDD"/>
    <w:rsid w:val="008674F1"/>
    <w:rsid w:val="00867656"/>
    <w:rsid w:val="00867D6A"/>
    <w:rsid w:val="008700DC"/>
    <w:rsid w:val="008701E2"/>
    <w:rsid w:val="00870520"/>
    <w:rsid w:val="00870CA9"/>
    <w:rsid w:val="00870DCB"/>
    <w:rsid w:val="0087169B"/>
    <w:rsid w:val="00871C29"/>
    <w:rsid w:val="00871E33"/>
    <w:rsid w:val="00872174"/>
    <w:rsid w:val="00872B80"/>
    <w:rsid w:val="00872FC0"/>
    <w:rsid w:val="00873029"/>
    <w:rsid w:val="00873349"/>
    <w:rsid w:val="00873462"/>
    <w:rsid w:val="00873575"/>
    <w:rsid w:val="008737E5"/>
    <w:rsid w:val="00873FED"/>
    <w:rsid w:val="00874286"/>
    <w:rsid w:val="0087543A"/>
    <w:rsid w:val="00875AF2"/>
    <w:rsid w:val="0087627A"/>
    <w:rsid w:val="0087636A"/>
    <w:rsid w:val="00877184"/>
    <w:rsid w:val="0087722F"/>
    <w:rsid w:val="0087772E"/>
    <w:rsid w:val="00877C20"/>
    <w:rsid w:val="00877D2C"/>
    <w:rsid w:val="00880438"/>
    <w:rsid w:val="0088089D"/>
    <w:rsid w:val="00880ADF"/>
    <w:rsid w:val="0088121B"/>
    <w:rsid w:val="00881433"/>
    <w:rsid w:val="00881583"/>
    <w:rsid w:val="00881F3F"/>
    <w:rsid w:val="008820A7"/>
    <w:rsid w:val="00882B60"/>
    <w:rsid w:val="00883BAE"/>
    <w:rsid w:val="00883D99"/>
    <w:rsid w:val="0088404C"/>
    <w:rsid w:val="008841F1"/>
    <w:rsid w:val="0088434A"/>
    <w:rsid w:val="00884A8D"/>
    <w:rsid w:val="00884B6A"/>
    <w:rsid w:val="0088559F"/>
    <w:rsid w:val="00885733"/>
    <w:rsid w:val="008857A3"/>
    <w:rsid w:val="00885DD9"/>
    <w:rsid w:val="00886EB4"/>
    <w:rsid w:val="00886EE2"/>
    <w:rsid w:val="00886EF0"/>
    <w:rsid w:val="00886F04"/>
    <w:rsid w:val="00887226"/>
    <w:rsid w:val="00887309"/>
    <w:rsid w:val="00887BC2"/>
    <w:rsid w:val="00887BFC"/>
    <w:rsid w:val="00887DF9"/>
    <w:rsid w:val="00890270"/>
    <w:rsid w:val="008903DD"/>
    <w:rsid w:val="00890533"/>
    <w:rsid w:val="00890CAB"/>
    <w:rsid w:val="008910F8"/>
    <w:rsid w:val="00891738"/>
    <w:rsid w:val="00891C11"/>
    <w:rsid w:val="00891C89"/>
    <w:rsid w:val="00891F08"/>
    <w:rsid w:val="0089272A"/>
    <w:rsid w:val="00892CC0"/>
    <w:rsid w:val="00892F9F"/>
    <w:rsid w:val="0089316E"/>
    <w:rsid w:val="00893434"/>
    <w:rsid w:val="00893C53"/>
    <w:rsid w:val="00893EFF"/>
    <w:rsid w:val="008942F7"/>
    <w:rsid w:val="00894B52"/>
    <w:rsid w:val="00894D7A"/>
    <w:rsid w:val="00894E60"/>
    <w:rsid w:val="008951E0"/>
    <w:rsid w:val="0089521C"/>
    <w:rsid w:val="0089592F"/>
    <w:rsid w:val="0089594B"/>
    <w:rsid w:val="00895B89"/>
    <w:rsid w:val="00896457"/>
    <w:rsid w:val="008969C1"/>
    <w:rsid w:val="00897640"/>
    <w:rsid w:val="008977B9"/>
    <w:rsid w:val="008977E6"/>
    <w:rsid w:val="008979D6"/>
    <w:rsid w:val="00897E4D"/>
    <w:rsid w:val="008A04FB"/>
    <w:rsid w:val="008A056D"/>
    <w:rsid w:val="008A06A4"/>
    <w:rsid w:val="008A06C6"/>
    <w:rsid w:val="008A074E"/>
    <w:rsid w:val="008A0D88"/>
    <w:rsid w:val="008A17C1"/>
    <w:rsid w:val="008A1DE2"/>
    <w:rsid w:val="008A1F30"/>
    <w:rsid w:val="008A22B0"/>
    <w:rsid w:val="008A257E"/>
    <w:rsid w:val="008A2873"/>
    <w:rsid w:val="008A2A44"/>
    <w:rsid w:val="008A2C4B"/>
    <w:rsid w:val="008A2CA6"/>
    <w:rsid w:val="008A3B49"/>
    <w:rsid w:val="008A41BE"/>
    <w:rsid w:val="008A4FAA"/>
    <w:rsid w:val="008A5064"/>
    <w:rsid w:val="008A5384"/>
    <w:rsid w:val="008A5425"/>
    <w:rsid w:val="008A5AD1"/>
    <w:rsid w:val="008A5E55"/>
    <w:rsid w:val="008A6301"/>
    <w:rsid w:val="008A677E"/>
    <w:rsid w:val="008A6A3F"/>
    <w:rsid w:val="008A779A"/>
    <w:rsid w:val="008A7A0B"/>
    <w:rsid w:val="008A7F72"/>
    <w:rsid w:val="008B0BB3"/>
    <w:rsid w:val="008B0C4D"/>
    <w:rsid w:val="008B134C"/>
    <w:rsid w:val="008B1786"/>
    <w:rsid w:val="008B1B54"/>
    <w:rsid w:val="008B2173"/>
    <w:rsid w:val="008B2BA6"/>
    <w:rsid w:val="008B2D3E"/>
    <w:rsid w:val="008B2F52"/>
    <w:rsid w:val="008B30C4"/>
    <w:rsid w:val="008B31B8"/>
    <w:rsid w:val="008B339E"/>
    <w:rsid w:val="008B3BEA"/>
    <w:rsid w:val="008B3FB8"/>
    <w:rsid w:val="008B4358"/>
    <w:rsid w:val="008B480C"/>
    <w:rsid w:val="008B4BB8"/>
    <w:rsid w:val="008B4D24"/>
    <w:rsid w:val="008B4E82"/>
    <w:rsid w:val="008B554C"/>
    <w:rsid w:val="008B5BD7"/>
    <w:rsid w:val="008B74DD"/>
    <w:rsid w:val="008B771C"/>
    <w:rsid w:val="008B7974"/>
    <w:rsid w:val="008B7E50"/>
    <w:rsid w:val="008B7F61"/>
    <w:rsid w:val="008B7FC0"/>
    <w:rsid w:val="008C0100"/>
    <w:rsid w:val="008C0286"/>
    <w:rsid w:val="008C037B"/>
    <w:rsid w:val="008C073E"/>
    <w:rsid w:val="008C09B3"/>
    <w:rsid w:val="008C11C6"/>
    <w:rsid w:val="008C11C8"/>
    <w:rsid w:val="008C13B2"/>
    <w:rsid w:val="008C18BB"/>
    <w:rsid w:val="008C20E5"/>
    <w:rsid w:val="008C23E6"/>
    <w:rsid w:val="008C27F7"/>
    <w:rsid w:val="008C2878"/>
    <w:rsid w:val="008C2F11"/>
    <w:rsid w:val="008C3A27"/>
    <w:rsid w:val="008C3C97"/>
    <w:rsid w:val="008C44EF"/>
    <w:rsid w:val="008C4604"/>
    <w:rsid w:val="008C48A4"/>
    <w:rsid w:val="008C4CA4"/>
    <w:rsid w:val="008C4DFD"/>
    <w:rsid w:val="008C506D"/>
    <w:rsid w:val="008C5235"/>
    <w:rsid w:val="008C53CE"/>
    <w:rsid w:val="008C57F2"/>
    <w:rsid w:val="008C5BF3"/>
    <w:rsid w:val="008C693E"/>
    <w:rsid w:val="008C6BA3"/>
    <w:rsid w:val="008C6DB9"/>
    <w:rsid w:val="008C6E2F"/>
    <w:rsid w:val="008C72A4"/>
    <w:rsid w:val="008C77E6"/>
    <w:rsid w:val="008C7AF8"/>
    <w:rsid w:val="008C7E25"/>
    <w:rsid w:val="008C7FBE"/>
    <w:rsid w:val="008D05F4"/>
    <w:rsid w:val="008D0805"/>
    <w:rsid w:val="008D0F65"/>
    <w:rsid w:val="008D11D3"/>
    <w:rsid w:val="008D13FC"/>
    <w:rsid w:val="008D1DAA"/>
    <w:rsid w:val="008D21D7"/>
    <w:rsid w:val="008D2F87"/>
    <w:rsid w:val="008D3063"/>
    <w:rsid w:val="008D36FE"/>
    <w:rsid w:val="008D39B7"/>
    <w:rsid w:val="008D3A94"/>
    <w:rsid w:val="008D3E0B"/>
    <w:rsid w:val="008D507C"/>
    <w:rsid w:val="008D5580"/>
    <w:rsid w:val="008D56D4"/>
    <w:rsid w:val="008D5EB4"/>
    <w:rsid w:val="008D66E9"/>
    <w:rsid w:val="008D6703"/>
    <w:rsid w:val="008D692F"/>
    <w:rsid w:val="008D6EFD"/>
    <w:rsid w:val="008D6FFE"/>
    <w:rsid w:val="008D7796"/>
    <w:rsid w:val="008D7E74"/>
    <w:rsid w:val="008E0176"/>
    <w:rsid w:val="008E0A88"/>
    <w:rsid w:val="008E10A4"/>
    <w:rsid w:val="008E1160"/>
    <w:rsid w:val="008E1288"/>
    <w:rsid w:val="008E1975"/>
    <w:rsid w:val="008E1CC9"/>
    <w:rsid w:val="008E1CF9"/>
    <w:rsid w:val="008E1E2D"/>
    <w:rsid w:val="008E2336"/>
    <w:rsid w:val="008E2364"/>
    <w:rsid w:val="008E237D"/>
    <w:rsid w:val="008E24D7"/>
    <w:rsid w:val="008E2596"/>
    <w:rsid w:val="008E30E2"/>
    <w:rsid w:val="008E3255"/>
    <w:rsid w:val="008E3C15"/>
    <w:rsid w:val="008E4432"/>
    <w:rsid w:val="008E4760"/>
    <w:rsid w:val="008E4A0D"/>
    <w:rsid w:val="008E4A27"/>
    <w:rsid w:val="008E4ABA"/>
    <w:rsid w:val="008E4B28"/>
    <w:rsid w:val="008E4C8B"/>
    <w:rsid w:val="008E4C93"/>
    <w:rsid w:val="008E51B6"/>
    <w:rsid w:val="008E57A3"/>
    <w:rsid w:val="008E5D0B"/>
    <w:rsid w:val="008E5E89"/>
    <w:rsid w:val="008E5FF4"/>
    <w:rsid w:val="008E6927"/>
    <w:rsid w:val="008E6B39"/>
    <w:rsid w:val="008E6B92"/>
    <w:rsid w:val="008E7607"/>
    <w:rsid w:val="008E7933"/>
    <w:rsid w:val="008E7A3E"/>
    <w:rsid w:val="008E7AC0"/>
    <w:rsid w:val="008E7FBF"/>
    <w:rsid w:val="008F0139"/>
    <w:rsid w:val="008F0691"/>
    <w:rsid w:val="008F084C"/>
    <w:rsid w:val="008F1600"/>
    <w:rsid w:val="008F1660"/>
    <w:rsid w:val="008F16B3"/>
    <w:rsid w:val="008F18CA"/>
    <w:rsid w:val="008F19FA"/>
    <w:rsid w:val="008F1BAC"/>
    <w:rsid w:val="008F1E14"/>
    <w:rsid w:val="008F1F67"/>
    <w:rsid w:val="008F1FB9"/>
    <w:rsid w:val="008F2216"/>
    <w:rsid w:val="008F2B7C"/>
    <w:rsid w:val="008F2C36"/>
    <w:rsid w:val="008F37BE"/>
    <w:rsid w:val="008F3AE2"/>
    <w:rsid w:val="008F4865"/>
    <w:rsid w:val="008F492A"/>
    <w:rsid w:val="008F4A02"/>
    <w:rsid w:val="008F4AC1"/>
    <w:rsid w:val="008F5269"/>
    <w:rsid w:val="008F5D76"/>
    <w:rsid w:val="008F6A95"/>
    <w:rsid w:val="008F7129"/>
    <w:rsid w:val="008F7643"/>
    <w:rsid w:val="008F78F6"/>
    <w:rsid w:val="008F7C9D"/>
    <w:rsid w:val="008F7D0C"/>
    <w:rsid w:val="008F7DB3"/>
    <w:rsid w:val="008F7EC6"/>
    <w:rsid w:val="00900395"/>
    <w:rsid w:val="0090042D"/>
    <w:rsid w:val="00900470"/>
    <w:rsid w:val="009013A7"/>
    <w:rsid w:val="009016C9"/>
    <w:rsid w:val="009017B2"/>
    <w:rsid w:val="00901A60"/>
    <w:rsid w:val="00901BCE"/>
    <w:rsid w:val="00902DDD"/>
    <w:rsid w:val="00903C84"/>
    <w:rsid w:val="00903EA1"/>
    <w:rsid w:val="00904180"/>
    <w:rsid w:val="009041B1"/>
    <w:rsid w:val="00904555"/>
    <w:rsid w:val="0090457C"/>
    <w:rsid w:val="00904CB5"/>
    <w:rsid w:val="00904E2F"/>
    <w:rsid w:val="009051EB"/>
    <w:rsid w:val="009053B5"/>
    <w:rsid w:val="0090596D"/>
    <w:rsid w:val="00905A7F"/>
    <w:rsid w:val="00905DC5"/>
    <w:rsid w:val="009066BC"/>
    <w:rsid w:val="00907088"/>
    <w:rsid w:val="009071F0"/>
    <w:rsid w:val="009076FC"/>
    <w:rsid w:val="009079B3"/>
    <w:rsid w:val="00910139"/>
    <w:rsid w:val="00910482"/>
    <w:rsid w:val="009109C1"/>
    <w:rsid w:val="009114FF"/>
    <w:rsid w:val="0091150A"/>
    <w:rsid w:val="00911649"/>
    <w:rsid w:val="00911713"/>
    <w:rsid w:val="009119CF"/>
    <w:rsid w:val="00911C6B"/>
    <w:rsid w:val="00911D76"/>
    <w:rsid w:val="00911EC4"/>
    <w:rsid w:val="00912072"/>
    <w:rsid w:val="0091211C"/>
    <w:rsid w:val="00912B7B"/>
    <w:rsid w:val="00912CC8"/>
    <w:rsid w:val="009132AD"/>
    <w:rsid w:val="009136BA"/>
    <w:rsid w:val="009139FA"/>
    <w:rsid w:val="00913AEF"/>
    <w:rsid w:val="0091491B"/>
    <w:rsid w:val="00914952"/>
    <w:rsid w:val="00914BA3"/>
    <w:rsid w:val="00914DB3"/>
    <w:rsid w:val="00915031"/>
    <w:rsid w:val="0091553E"/>
    <w:rsid w:val="009155F1"/>
    <w:rsid w:val="009157ED"/>
    <w:rsid w:val="00915889"/>
    <w:rsid w:val="00915C75"/>
    <w:rsid w:val="00915F15"/>
    <w:rsid w:val="0091602F"/>
    <w:rsid w:val="00916512"/>
    <w:rsid w:val="00916671"/>
    <w:rsid w:val="00916C66"/>
    <w:rsid w:val="00917399"/>
    <w:rsid w:val="009204F1"/>
    <w:rsid w:val="00920998"/>
    <w:rsid w:val="009209E1"/>
    <w:rsid w:val="00920AAC"/>
    <w:rsid w:val="00920E27"/>
    <w:rsid w:val="0092156B"/>
    <w:rsid w:val="00921D74"/>
    <w:rsid w:val="0092268D"/>
    <w:rsid w:val="009229A2"/>
    <w:rsid w:val="00922E5F"/>
    <w:rsid w:val="00922F88"/>
    <w:rsid w:val="009231FC"/>
    <w:rsid w:val="00923270"/>
    <w:rsid w:val="0092337A"/>
    <w:rsid w:val="00923604"/>
    <w:rsid w:val="009238D1"/>
    <w:rsid w:val="0092417B"/>
    <w:rsid w:val="00924CF8"/>
    <w:rsid w:val="00924F3F"/>
    <w:rsid w:val="0092510A"/>
    <w:rsid w:val="0092573B"/>
    <w:rsid w:val="009257B1"/>
    <w:rsid w:val="00926371"/>
    <w:rsid w:val="0092646A"/>
    <w:rsid w:val="00927462"/>
    <w:rsid w:val="009278C7"/>
    <w:rsid w:val="009302BC"/>
    <w:rsid w:val="0093073F"/>
    <w:rsid w:val="00930BA1"/>
    <w:rsid w:val="00930DA6"/>
    <w:rsid w:val="00930E0E"/>
    <w:rsid w:val="009310D2"/>
    <w:rsid w:val="009315B2"/>
    <w:rsid w:val="00931749"/>
    <w:rsid w:val="00931D17"/>
    <w:rsid w:val="00931F2E"/>
    <w:rsid w:val="00932590"/>
    <w:rsid w:val="00932AD1"/>
    <w:rsid w:val="009331DF"/>
    <w:rsid w:val="009332A7"/>
    <w:rsid w:val="00933357"/>
    <w:rsid w:val="009333BE"/>
    <w:rsid w:val="00933CBB"/>
    <w:rsid w:val="00933CE6"/>
    <w:rsid w:val="0093425F"/>
    <w:rsid w:val="009344F9"/>
    <w:rsid w:val="009349F4"/>
    <w:rsid w:val="00935285"/>
    <w:rsid w:val="009358FA"/>
    <w:rsid w:val="00935E56"/>
    <w:rsid w:val="00936005"/>
    <w:rsid w:val="0093644C"/>
    <w:rsid w:val="00936798"/>
    <w:rsid w:val="00936873"/>
    <w:rsid w:val="00936B42"/>
    <w:rsid w:val="00936BF9"/>
    <w:rsid w:val="00936CB4"/>
    <w:rsid w:val="00936D65"/>
    <w:rsid w:val="00937389"/>
    <w:rsid w:val="00937497"/>
    <w:rsid w:val="00937AEB"/>
    <w:rsid w:val="00940257"/>
    <w:rsid w:val="0094101A"/>
    <w:rsid w:val="00941105"/>
    <w:rsid w:val="009414CB"/>
    <w:rsid w:val="009415A7"/>
    <w:rsid w:val="009415CC"/>
    <w:rsid w:val="00941AED"/>
    <w:rsid w:val="00942DB2"/>
    <w:rsid w:val="009431A2"/>
    <w:rsid w:val="009434EE"/>
    <w:rsid w:val="0094372E"/>
    <w:rsid w:val="00943D64"/>
    <w:rsid w:val="00943DA7"/>
    <w:rsid w:val="009442A8"/>
    <w:rsid w:val="009445CB"/>
    <w:rsid w:val="009448A6"/>
    <w:rsid w:val="0094498F"/>
    <w:rsid w:val="00944FCC"/>
    <w:rsid w:val="0094551D"/>
    <w:rsid w:val="009455F2"/>
    <w:rsid w:val="00945A15"/>
    <w:rsid w:val="00946071"/>
    <w:rsid w:val="00946420"/>
    <w:rsid w:val="0094644B"/>
    <w:rsid w:val="0094645D"/>
    <w:rsid w:val="009466FD"/>
    <w:rsid w:val="0094689B"/>
    <w:rsid w:val="009471DB"/>
    <w:rsid w:val="00947F85"/>
    <w:rsid w:val="0095003E"/>
    <w:rsid w:val="009508AB"/>
    <w:rsid w:val="00950943"/>
    <w:rsid w:val="0095222F"/>
    <w:rsid w:val="009525E0"/>
    <w:rsid w:val="00952B8E"/>
    <w:rsid w:val="00952CDA"/>
    <w:rsid w:val="009532EC"/>
    <w:rsid w:val="00953424"/>
    <w:rsid w:val="00953605"/>
    <w:rsid w:val="0095363B"/>
    <w:rsid w:val="00953910"/>
    <w:rsid w:val="00953AC5"/>
    <w:rsid w:val="00953B57"/>
    <w:rsid w:val="00953CE3"/>
    <w:rsid w:val="00953E2C"/>
    <w:rsid w:val="00954CBB"/>
    <w:rsid w:val="00956944"/>
    <w:rsid w:val="00957316"/>
    <w:rsid w:val="009576EB"/>
    <w:rsid w:val="00957976"/>
    <w:rsid w:val="00957BC4"/>
    <w:rsid w:val="00957BEE"/>
    <w:rsid w:val="00957C86"/>
    <w:rsid w:val="00960A8A"/>
    <w:rsid w:val="00960CED"/>
    <w:rsid w:val="0096102B"/>
    <w:rsid w:val="009612E7"/>
    <w:rsid w:val="00961867"/>
    <w:rsid w:val="00961A2A"/>
    <w:rsid w:val="00962148"/>
    <w:rsid w:val="009623D5"/>
    <w:rsid w:val="0096279A"/>
    <w:rsid w:val="00962A6E"/>
    <w:rsid w:val="00962C64"/>
    <w:rsid w:val="00962C67"/>
    <w:rsid w:val="00962C73"/>
    <w:rsid w:val="00962E62"/>
    <w:rsid w:val="009630DE"/>
    <w:rsid w:val="009631EF"/>
    <w:rsid w:val="00963331"/>
    <w:rsid w:val="009637AF"/>
    <w:rsid w:val="00963873"/>
    <w:rsid w:val="00963893"/>
    <w:rsid w:val="0096422A"/>
    <w:rsid w:val="00964280"/>
    <w:rsid w:val="0096466A"/>
    <w:rsid w:val="009652D5"/>
    <w:rsid w:val="009655F9"/>
    <w:rsid w:val="00965918"/>
    <w:rsid w:val="00965D3F"/>
    <w:rsid w:val="0096602D"/>
    <w:rsid w:val="00966084"/>
    <w:rsid w:val="00966485"/>
    <w:rsid w:val="00966B33"/>
    <w:rsid w:val="00967066"/>
    <w:rsid w:val="00967677"/>
    <w:rsid w:val="00967689"/>
    <w:rsid w:val="009701E2"/>
    <w:rsid w:val="00970891"/>
    <w:rsid w:val="009710F6"/>
    <w:rsid w:val="0097149C"/>
    <w:rsid w:val="00971F5B"/>
    <w:rsid w:val="00972C69"/>
    <w:rsid w:val="00973CD7"/>
    <w:rsid w:val="0097436F"/>
    <w:rsid w:val="00974AF9"/>
    <w:rsid w:val="00974C3B"/>
    <w:rsid w:val="0097537B"/>
    <w:rsid w:val="009754C3"/>
    <w:rsid w:val="00975782"/>
    <w:rsid w:val="00975DB6"/>
    <w:rsid w:val="00976A7E"/>
    <w:rsid w:val="00977592"/>
    <w:rsid w:val="00980130"/>
    <w:rsid w:val="00980229"/>
    <w:rsid w:val="00980305"/>
    <w:rsid w:val="0098033C"/>
    <w:rsid w:val="009806EE"/>
    <w:rsid w:val="00980906"/>
    <w:rsid w:val="00980916"/>
    <w:rsid w:val="00980E72"/>
    <w:rsid w:val="00981272"/>
    <w:rsid w:val="009815E0"/>
    <w:rsid w:val="009817A7"/>
    <w:rsid w:val="00981883"/>
    <w:rsid w:val="00981CF5"/>
    <w:rsid w:val="00982007"/>
    <w:rsid w:val="009820F4"/>
    <w:rsid w:val="009823C5"/>
    <w:rsid w:val="00982EC8"/>
    <w:rsid w:val="00982ECD"/>
    <w:rsid w:val="00983BB3"/>
    <w:rsid w:val="00984061"/>
    <w:rsid w:val="0098470B"/>
    <w:rsid w:val="00984C95"/>
    <w:rsid w:val="009850BE"/>
    <w:rsid w:val="009854DF"/>
    <w:rsid w:val="009856C4"/>
    <w:rsid w:val="009856CD"/>
    <w:rsid w:val="009866FC"/>
    <w:rsid w:val="0098695E"/>
    <w:rsid w:val="00986A22"/>
    <w:rsid w:val="0098709A"/>
    <w:rsid w:val="0098738A"/>
    <w:rsid w:val="00987557"/>
    <w:rsid w:val="00990198"/>
    <w:rsid w:val="0099038C"/>
    <w:rsid w:val="0099058C"/>
    <w:rsid w:val="00990FBE"/>
    <w:rsid w:val="0099197C"/>
    <w:rsid w:val="00991ABF"/>
    <w:rsid w:val="00991E29"/>
    <w:rsid w:val="00991FE4"/>
    <w:rsid w:val="00992089"/>
    <w:rsid w:val="009923F0"/>
    <w:rsid w:val="00992953"/>
    <w:rsid w:val="009932AE"/>
    <w:rsid w:val="00993A92"/>
    <w:rsid w:val="00993EA4"/>
    <w:rsid w:val="00993F61"/>
    <w:rsid w:val="009940F7"/>
    <w:rsid w:val="00994A04"/>
    <w:rsid w:val="00994A2C"/>
    <w:rsid w:val="00994CED"/>
    <w:rsid w:val="00995028"/>
    <w:rsid w:val="00995127"/>
    <w:rsid w:val="00995574"/>
    <w:rsid w:val="009956CB"/>
    <w:rsid w:val="00995CF9"/>
    <w:rsid w:val="0099662D"/>
    <w:rsid w:val="00997205"/>
    <w:rsid w:val="00997323"/>
    <w:rsid w:val="00997400"/>
    <w:rsid w:val="00997A8E"/>
    <w:rsid w:val="00997CFE"/>
    <w:rsid w:val="00997D70"/>
    <w:rsid w:val="00997E1F"/>
    <w:rsid w:val="00997E5E"/>
    <w:rsid w:val="009A007B"/>
    <w:rsid w:val="009A059A"/>
    <w:rsid w:val="009A05C0"/>
    <w:rsid w:val="009A089C"/>
    <w:rsid w:val="009A08BD"/>
    <w:rsid w:val="009A0B11"/>
    <w:rsid w:val="009A0C70"/>
    <w:rsid w:val="009A1553"/>
    <w:rsid w:val="009A169E"/>
    <w:rsid w:val="009A17ED"/>
    <w:rsid w:val="009A1C1E"/>
    <w:rsid w:val="009A1D89"/>
    <w:rsid w:val="009A224B"/>
    <w:rsid w:val="009A32DD"/>
    <w:rsid w:val="009A3E92"/>
    <w:rsid w:val="009A4162"/>
    <w:rsid w:val="009A41F1"/>
    <w:rsid w:val="009A4634"/>
    <w:rsid w:val="009A4657"/>
    <w:rsid w:val="009A4AAE"/>
    <w:rsid w:val="009A5216"/>
    <w:rsid w:val="009A5343"/>
    <w:rsid w:val="009A60D0"/>
    <w:rsid w:val="009A635D"/>
    <w:rsid w:val="009A6620"/>
    <w:rsid w:val="009A7197"/>
    <w:rsid w:val="009A75C5"/>
    <w:rsid w:val="009A7827"/>
    <w:rsid w:val="009A7852"/>
    <w:rsid w:val="009A7A4F"/>
    <w:rsid w:val="009A7C6D"/>
    <w:rsid w:val="009A7EEF"/>
    <w:rsid w:val="009B0382"/>
    <w:rsid w:val="009B0AE4"/>
    <w:rsid w:val="009B0D13"/>
    <w:rsid w:val="009B0DEB"/>
    <w:rsid w:val="009B0E06"/>
    <w:rsid w:val="009B0F52"/>
    <w:rsid w:val="009B119E"/>
    <w:rsid w:val="009B14DC"/>
    <w:rsid w:val="009B1684"/>
    <w:rsid w:val="009B173E"/>
    <w:rsid w:val="009B1B42"/>
    <w:rsid w:val="009B2489"/>
    <w:rsid w:val="009B25D5"/>
    <w:rsid w:val="009B2F5E"/>
    <w:rsid w:val="009B3C08"/>
    <w:rsid w:val="009B3CB1"/>
    <w:rsid w:val="009B3E6A"/>
    <w:rsid w:val="009B43FF"/>
    <w:rsid w:val="009B4977"/>
    <w:rsid w:val="009B499D"/>
    <w:rsid w:val="009B5090"/>
    <w:rsid w:val="009B5242"/>
    <w:rsid w:val="009B5372"/>
    <w:rsid w:val="009B550E"/>
    <w:rsid w:val="009B5D7A"/>
    <w:rsid w:val="009B643A"/>
    <w:rsid w:val="009B6FC2"/>
    <w:rsid w:val="009B7236"/>
    <w:rsid w:val="009B7290"/>
    <w:rsid w:val="009B7570"/>
    <w:rsid w:val="009B7881"/>
    <w:rsid w:val="009B78D0"/>
    <w:rsid w:val="009B7BEE"/>
    <w:rsid w:val="009C0D57"/>
    <w:rsid w:val="009C1533"/>
    <w:rsid w:val="009C17B5"/>
    <w:rsid w:val="009C17CA"/>
    <w:rsid w:val="009C1F1F"/>
    <w:rsid w:val="009C26DB"/>
    <w:rsid w:val="009C3316"/>
    <w:rsid w:val="009C337D"/>
    <w:rsid w:val="009C33DE"/>
    <w:rsid w:val="009C3ED2"/>
    <w:rsid w:val="009C4247"/>
    <w:rsid w:val="009C42C8"/>
    <w:rsid w:val="009C5752"/>
    <w:rsid w:val="009C57BE"/>
    <w:rsid w:val="009C5805"/>
    <w:rsid w:val="009C595B"/>
    <w:rsid w:val="009C59A5"/>
    <w:rsid w:val="009C5A34"/>
    <w:rsid w:val="009C5FA7"/>
    <w:rsid w:val="009C62A8"/>
    <w:rsid w:val="009C67AB"/>
    <w:rsid w:val="009C7319"/>
    <w:rsid w:val="009C76BF"/>
    <w:rsid w:val="009C78B4"/>
    <w:rsid w:val="009C7EE6"/>
    <w:rsid w:val="009D007B"/>
    <w:rsid w:val="009D0169"/>
    <w:rsid w:val="009D02CA"/>
    <w:rsid w:val="009D071A"/>
    <w:rsid w:val="009D07B4"/>
    <w:rsid w:val="009D0815"/>
    <w:rsid w:val="009D10F8"/>
    <w:rsid w:val="009D155E"/>
    <w:rsid w:val="009D20B5"/>
    <w:rsid w:val="009D2517"/>
    <w:rsid w:val="009D283C"/>
    <w:rsid w:val="009D2BC8"/>
    <w:rsid w:val="009D30B9"/>
    <w:rsid w:val="009D3115"/>
    <w:rsid w:val="009D400E"/>
    <w:rsid w:val="009D4127"/>
    <w:rsid w:val="009D480E"/>
    <w:rsid w:val="009D48B1"/>
    <w:rsid w:val="009D48DE"/>
    <w:rsid w:val="009D51BF"/>
    <w:rsid w:val="009D5951"/>
    <w:rsid w:val="009D59A7"/>
    <w:rsid w:val="009D5CCC"/>
    <w:rsid w:val="009D6508"/>
    <w:rsid w:val="009D6628"/>
    <w:rsid w:val="009D665E"/>
    <w:rsid w:val="009D6701"/>
    <w:rsid w:val="009D697E"/>
    <w:rsid w:val="009D6A26"/>
    <w:rsid w:val="009D706E"/>
    <w:rsid w:val="009D7E8E"/>
    <w:rsid w:val="009E01BB"/>
    <w:rsid w:val="009E04A1"/>
    <w:rsid w:val="009E0D10"/>
    <w:rsid w:val="009E0F47"/>
    <w:rsid w:val="009E1423"/>
    <w:rsid w:val="009E1750"/>
    <w:rsid w:val="009E1DC0"/>
    <w:rsid w:val="009E1E6D"/>
    <w:rsid w:val="009E26E5"/>
    <w:rsid w:val="009E283B"/>
    <w:rsid w:val="009E2B9C"/>
    <w:rsid w:val="009E2C3B"/>
    <w:rsid w:val="009E2DD3"/>
    <w:rsid w:val="009E2E73"/>
    <w:rsid w:val="009E3E4F"/>
    <w:rsid w:val="009E4076"/>
    <w:rsid w:val="009E4176"/>
    <w:rsid w:val="009E58D5"/>
    <w:rsid w:val="009E60B5"/>
    <w:rsid w:val="009E6198"/>
    <w:rsid w:val="009E6A31"/>
    <w:rsid w:val="009E70A3"/>
    <w:rsid w:val="009E78EF"/>
    <w:rsid w:val="009F08DD"/>
    <w:rsid w:val="009F139D"/>
    <w:rsid w:val="009F156D"/>
    <w:rsid w:val="009F1626"/>
    <w:rsid w:val="009F1764"/>
    <w:rsid w:val="009F1846"/>
    <w:rsid w:val="009F1984"/>
    <w:rsid w:val="009F2006"/>
    <w:rsid w:val="009F2036"/>
    <w:rsid w:val="009F2279"/>
    <w:rsid w:val="009F3238"/>
    <w:rsid w:val="009F33D8"/>
    <w:rsid w:val="009F36D0"/>
    <w:rsid w:val="009F3B5D"/>
    <w:rsid w:val="009F4444"/>
    <w:rsid w:val="009F4559"/>
    <w:rsid w:val="009F4BE3"/>
    <w:rsid w:val="009F4C34"/>
    <w:rsid w:val="009F5380"/>
    <w:rsid w:val="009F564C"/>
    <w:rsid w:val="009F565A"/>
    <w:rsid w:val="009F56A6"/>
    <w:rsid w:val="009F5BB3"/>
    <w:rsid w:val="009F5F34"/>
    <w:rsid w:val="009F64E9"/>
    <w:rsid w:val="009F6AA9"/>
    <w:rsid w:val="009F6B11"/>
    <w:rsid w:val="009F6D55"/>
    <w:rsid w:val="009F7088"/>
    <w:rsid w:val="009F72D3"/>
    <w:rsid w:val="009F7702"/>
    <w:rsid w:val="009F7BE7"/>
    <w:rsid w:val="00A002CF"/>
    <w:rsid w:val="00A00335"/>
    <w:rsid w:val="00A00570"/>
    <w:rsid w:val="00A0077A"/>
    <w:rsid w:val="00A00888"/>
    <w:rsid w:val="00A00C37"/>
    <w:rsid w:val="00A00E51"/>
    <w:rsid w:val="00A00ECE"/>
    <w:rsid w:val="00A00F7E"/>
    <w:rsid w:val="00A010EE"/>
    <w:rsid w:val="00A01788"/>
    <w:rsid w:val="00A0184A"/>
    <w:rsid w:val="00A019EF"/>
    <w:rsid w:val="00A01A52"/>
    <w:rsid w:val="00A01E2E"/>
    <w:rsid w:val="00A02131"/>
    <w:rsid w:val="00A022E2"/>
    <w:rsid w:val="00A0238F"/>
    <w:rsid w:val="00A02A2E"/>
    <w:rsid w:val="00A02A3F"/>
    <w:rsid w:val="00A02BF5"/>
    <w:rsid w:val="00A032A7"/>
    <w:rsid w:val="00A03648"/>
    <w:rsid w:val="00A03BC3"/>
    <w:rsid w:val="00A03D91"/>
    <w:rsid w:val="00A0463E"/>
    <w:rsid w:val="00A048CF"/>
    <w:rsid w:val="00A0498D"/>
    <w:rsid w:val="00A04C5F"/>
    <w:rsid w:val="00A05D5D"/>
    <w:rsid w:val="00A05DDC"/>
    <w:rsid w:val="00A0629D"/>
    <w:rsid w:val="00A064A3"/>
    <w:rsid w:val="00A06AA5"/>
    <w:rsid w:val="00A06C20"/>
    <w:rsid w:val="00A072E5"/>
    <w:rsid w:val="00A07F75"/>
    <w:rsid w:val="00A11152"/>
    <w:rsid w:val="00A11255"/>
    <w:rsid w:val="00A1197F"/>
    <w:rsid w:val="00A123A1"/>
    <w:rsid w:val="00A1248E"/>
    <w:rsid w:val="00A12777"/>
    <w:rsid w:val="00A12973"/>
    <w:rsid w:val="00A131F0"/>
    <w:rsid w:val="00A13E40"/>
    <w:rsid w:val="00A14B2F"/>
    <w:rsid w:val="00A14C7C"/>
    <w:rsid w:val="00A14E94"/>
    <w:rsid w:val="00A14EAE"/>
    <w:rsid w:val="00A15057"/>
    <w:rsid w:val="00A154AA"/>
    <w:rsid w:val="00A15712"/>
    <w:rsid w:val="00A1583C"/>
    <w:rsid w:val="00A15D29"/>
    <w:rsid w:val="00A1614B"/>
    <w:rsid w:val="00A16166"/>
    <w:rsid w:val="00A1636D"/>
    <w:rsid w:val="00A16B31"/>
    <w:rsid w:val="00A174D9"/>
    <w:rsid w:val="00A1778C"/>
    <w:rsid w:val="00A17C76"/>
    <w:rsid w:val="00A17CD1"/>
    <w:rsid w:val="00A2019D"/>
    <w:rsid w:val="00A204BA"/>
    <w:rsid w:val="00A208BC"/>
    <w:rsid w:val="00A20FDE"/>
    <w:rsid w:val="00A21104"/>
    <w:rsid w:val="00A2126F"/>
    <w:rsid w:val="00A21965"/>
    <w:rsid w:val="00A22A15"/>
    <w:rsid w:val="00A23073"/>
    <w:rsid w:val="00A233AF"/>
    <w:rsid w:val="00A23CC9"/>
    <w:rsid w:val="00A2436A"/>
    <w:rsid w:val="00A24B4B"/>
    <w:rsid w:val="00A24F84"/>
    <w:rsid w:val="00A25218"/>
    <w:rsid w:val="00A25456"/>
    <w:rsid w:val="00A25658"/>
    <w:rsid w:val="00A25AB7"/>
    <w:rsid w:val="00A25C66"/>
    <w:rsid w:val="00A2609A"/>
    <w:rsid w:val="00A262BD"/>
    <w:rsid w:val="00A264CE"/>
    <w:rsid w:val="00A266AD"/>
    <w:rsid w:val="00A2683A"/>
    <w:rsid w:val="00A268B5"/>
    <w:rsid w:val="00A26942"/>
    <w:rsid w:val="00A26D3B"/>
    <w:rsid w:val="00A26D83"/>
    <w:rsid w:val="00A27080"/>
    <w:rsid w:val="00A27488"/>
    <w:rsid w:val="00A27B11"/>
    <w:rsid w:val="00A27F06"/>
    <w:rsid w:val="00A30064"/>
    <w:rsid w:val="00A30169"/>
    <w:rsid w:val="00A301D9"/>
    <w:rsid w:val="00A30897"/>
    <w:rsid w:val="00A30A3D"/>
    <w:rsid w:val="00A30C51"/>
    <w:rsid w:val="00A316FE"/>
    <w:rsid w:val="00A31A89"/>
    <w:rsid w:val="00A31AAF"/>
    <w:rsid w:val="00A31B4F"/>
    <w:rsid w:val="00A3205D"/>
    <w:rsid w:val="00A32320"/>
    <w:rsid w:val="00A33183"/>
    <w:rsid w:val="00A33271"/>
    <w:rsid w:val="00A3338E"/>
    <w:rsid w:val="00A33532"/>
    <w:rsid w:val="00A339EE"/>
    <w:rsid w:val="00A33B14"/>
    <w:rsid w:val="00A33CD7"/>
    <w:rsid w:val="00A34093"/>
    <w:rsid w:val="00A34A20"/>
    <w:rsid w:val="00A34BC3"/>
    <w:rsid w:val="00A35E87"/>
    <w:rsid w:val="00A36BDD"/>
    <w:rsid w:val="00A3701E"/>
    <w:rsid w:val="00A3799B"/>
    <w:rsid w:val="00A37FB4"/>
    <w:rsid w:val="00A40385"/>
    <w:rsid w:val="00A40662"/>
    <w:rsid w:val="00A41150"/>
    <w:rsid w:val="00A41370"/>
    <w:rsid w:val="00A41C4F"/>
    <w:rsid w:val="00A41DDB"/>
    <w:rsid w:val="00A41DED"/>
    <w:rsid w:val="00A42869"/>
    <w:rsid w:val="00A42AE2"/>
    <w:rsid w:val="00A42BBC"/>
    <w:rsid w:val="00A42BD8"/>
    <w:rsid w:val="00A431B4"/>
    <w:rsid w:val="00A432D1"/>
    <w:rsid w:val="00A43A97"/>
    <w:rsid w:val="00A43D46"/>
    <w:rsid w:val="00A4448C"/>
    <w:rsid w:val="00A445CD"/>
    <w:rsid w:val="00A4464E"/>
    <w:rsid w:val="00A448FC"/>
    <w:rsid w:val="00A44CAC"/>
    <w:rsid w:val="00A44F4D"/>
    <w:rsid w:val="00A4500F"/>
    <w:rsid w:val="00A45578"/>
    <w:rsid w:val="00A45581"/>
    <w:rsid w:val="00A45658"/>
    <w:rsid w:val="00A45966"/>
    <w:rsid w:val="00A45B62"/>
    <w:rsid w:val="00A46330"/>
    <w:rsid w:val="00A46532"/>
    <w:rsid w:val="00A466CF"/>
    <w:rsid w:val="00A469E9"/>
    <w:rsid w:val="00A46A8A"/>
    <w:rsid w:val="00A46B47"/>
    <w:rsid w:val="00A46F92"/>
    <w:rsid w:val="00A47124"/>
    <w:rsid w:val="00A475BA"/>
    <w:rsid w:val="00A47CC4"/>
    <w:rsid w:val="00A50807"/>
    <w:rsid w:val="00A50E68"/>
    <w:rsid w:val="00A51022"/>
    <w:rsid w:val="00A519D0"/>
    <w:rsid w:val="00A51B25"/>
    <w:rsid w:val="00A51E74"/>
    <w:rsid w:val="00A52019"/>
    <w:rsid w:val="00A520DB"/>
    <w:rsid w:val="00A52218"/>
    <w:rsid w:val="00A522AD"/>
    <w:rsid w:val="00A527F0"/>
    <w:rsid w:val="00A52AED"/>
    <w:rsid w:val="00A52C6C"/>
    <w:rsid w:val="00A52D10"/>
    <w:rsid w:val="00A530B7"/>
    <w:rsid w:val="00A53C3A"/>
    <w:rsid w:val="00A53CCA"/>
    <w:rsid w:val="00A5431F"/>
    <w:rsid w:val="00A549E7"/>
    <w:rsid w:val="00A549FE"/>
    <w:rsid w:val="00A54AEA"/>
    <w:rsid w:val="00A54B5D"/>
    <w:rsid w:val="00A551E2"/>
    <w:rsid w:val="00A55338"/>
    <w:rsid w:val="00A55A39"/>
    <w:rsid w:val="00A55B06"/>
    <w:rsid w:val="00A56085"/>
    <w:rsid w:val="00A562E0"/>
    <w:rsid w:val="00A5684C"/>
    <w:rsid w:val="00A56AC6"/>
    <w:rsid w:val="00A570EC"/>
    <w:rsid w:val="00A5754B"/>
    <w:rsid w:val="00A57554"/>
    <w:rsid w:val="00A57797"/>
    <w:rsid w:val="00A57AF2"/>
    <w:rsid w:val="00A57B8C"/>
    <w:rsid w:val="00A57CA1"/>
    <w:rsid w:val="00A60B1C"/>
    <w:rsid w:val="00A60C70"/>
    <w:rsid w:val="00A60CD1"/>
    <w:rsid w:val="00A60FDE"/>
    <w:rsid w:val="00A6129A"/>
    <w:rsid w:val="00A61656"/>
    <w:rsid w:val="00A619C0"/>
    <w:rsid w:val="00A61A50"/>
    <w:rsid w:val="00A61BD7"/>
    <w:rsid w:val="00A61C68"/>
    <w:rsid w:val="00A61E72"/>
    <w:rsid w:val="00A61F48"/>
    <w:rsid w:val="00A61FF0"/>
    <w:rsid w:val="00A6247B"/>
    <w:rsid w:val="00A62FD1"/>
    <w:rsid w:val="00A63BBE"/>
    <w:rsid w:val="00A64BEA"/>
    <w:rsid w:val="00A64C36"/>
    <w:rsid w:val="00A64F04"/>
    <w:rsid w:val="00A64F8C"/>
    <w:rsid w:val="00A662F9"/>
    <w:rsid w:val="00A6658B"/>
    <w:rsid w:val="00A66C03"/>
    <w:rsid w:val="00A674DE"/>
    <w:rsid w:val="00A678EF"/>
    <w:rsid w:val="00A67AF1"/>
    <w:rsid w:val="00A67BBF"/>
    <w:rsid w:val="00A70754"/>
    <w:rsid w:val="00A70840"/>
    <w:rsid w:val="00A708DC"/>
    <w:rsid w:val="00A70DBF"/>
    <w:rsid w:val="00A70DE0"/>
    <w:rsid w:val="00A71077"/>
    <w:rsid w:val="00A71627"/>
    <w:rsid w:val="00A7178E"/>
    <w:rsid w:val="00A71899"/>
    <w:rsid w:val="00A71AB5"/>
    <w:rsid w:val="00A71F18"/>
    <w:rsid w:val="00A72532"/>
    <w:rsid w:val="00A7310C"/>
    <w:rsid w:val="00A731AF"/>
    <w:rsid w:val="00A73C60"/>
    <w:rsid w:val="00A73D63"/>
    <w:rsid w:val="00A73F41"/>
    <w:rsid w:val="00A7417F"/>
    <w:rsid w:val="00A74B36"/>
    <w:rsid w:val="00A74D19"/>
    <w:rsid w:val="00A74E77"/>
    <w:rsid w:val="00A755CE"/>
    <w:rsid w:val="00A758A9"/>
    <w:rsid w:val="00A759B9"/>
    <w:rsid w:val="00A75A07"/>
    <w:rsid w:val="00A75A46"/>
    <w:rsid w:val="00A76530"/>
    <w:rsid w:val="00A77534"/>
    <w:rsid w:val="00A779BB"/>
    <w:rsid w:val="00A80056"/>
    <w:rsid w:val="00A809D2"/>
    <w:rsid w:val="00A81142"/>
    <w:rsid w:val="00A811E7"/>
    <w:rsid w:val="00A817E6"/>
    <w:rsid w:val="00A82A5B"/>
    <w:rsid w:val="00A8320C"/>
    <w:rsid w:val="00A83447"/>
    <w:rsid w:val="00A83E80"/>
    <w:rsid w:val="00A83EDE"/>
    <w:rsid w:val="00A84698"/>
    <w:rsid w:val="00A846AA"/>
    <w:rsid w:val="00A8489A"/>
    <w:rsid w:val="00A84DF5"/>
    <w:rsid w:val="00A85326"/>
    <w:rsid w:val="00A85A16"/>
    <w:rsid w:val="00A865F8"/>
    <w:rsid w:val="00A86789"/>
    <w:rsid w:val="00A871E8"/>
    <w:rsid w:val="00A90534"/>
    <w:rsid w:val="00A90A77"/>
    <w:rsid w:val="00A914EA"/>
    <w:rsid w:val="00A91D34"/>
    <w:rsid w:val="00A9278B"/>
    <w:rsid w:val="00A9347D"/>
    <w:rsid w:val="00A948A7"/>
    <w:rsid w:val="00A94A56"/>
    <w:rsid w:val="00A94AF3"/>
    <w:rsid w:val="00A96098"/>
    <w:rsid w:val="00A9621C"/>
    <w:rsid w:val="00A9681B"/>
    <w:rsid w:val="00A96D02"/>
    <w:rsid w:val="00A97080"/>
    <w:rsid w:val="00A97F77"/>
    <w:rsid w:val="00AA0765"/>
    <w:rsid w:val="00AA0B60"/>
    <w:rsid w:val="00AA1164"/>
    <w:rsid w:val="00AA17B4"/>
    <w:rsid w:val="00AA19C5"/>
    <w:rsid w:val="00AA1AB4"/>
    <w:rsid w:val="00AA2053"/>
    <w:rsid w:val="00AA2D03"/>
    <w:rsid w:val="00AA329B"/>
    <w:rsid w:val="00AA3525"/>
    <w:rsid w:val="00AA39A8"/>
    <w:rsid w:val="00AA3B5C"/>
    <w:rsid w:val="00AA4151"/>
    <w:rsid w:val="00AA4628"/>
    <w:rsid w:val="00AA4A26"/>
    <w:rsid w:val="00AA501D"/>
    <w:rsid w:val="00AA5024"/>
    <w:rsid w:val="00AA56F7"/>
    <w:rsid w:val="00AA6F42"/>
    <w:rsid w:val="00AA7056"/>
    <w:rsid w:val="00AB0569"/>
    <w:rsid w:val="00AB07C2"/>
    <w:rsid w:val="00AB090F"/>
    <w:rsid w:val="00AB0AC7"/>
    <w:rsid w:val="00AB0BCF"/>
    <w:rsid w:val="00AB0D63"/>
    <w:rsid w:val="00AB1A98"/>
    <w:rsid w:val="00AB1CDF"/>
    <w:rsid w:val="00AB1D7D"/>
    <w:rsid w:val="00AB1EC0"/>
    <w:rsid w:val="00AB2A1E"/>
    <w:rsid w:val="00AB2D6D"/>
    <w:rsid w:val="00AB338E"/>
    <w:rsid w:val="00AB3843"/>
    <w:rsid w:val="00AB3C19"/>
    <w:rsid w:val="00AB3E95"/>
    <w:rsid w:val="00AB4086"/>
    <w:rsid w:val="00AB46B6"/>
    <w:rsid w:val="00AB46F3"/>
    <w:rsid w:val="00AB49E7"/>
    <w:rsid w:val="00AB4C90"/>
    <w:rsid w:val="00AB5736"/>
    <w:rsid w:val="00AB6147"/>
    <w:rsid w:val="00AB6464"/>
    <w:rsid w:val="00AB6AC9"/>
    <w:rsid w:val="00AB7196"/>
    <w:rsid w:val="00AB727C"/>
    <w:rsid w:val="00AB75E2"/>
    <w:rsid w:val="00AB7865"/>
    <w:rsid w:val="00AB798F"/>
    <w:rsid w:val="00AB7C3B"/>
    <w:rsid w:val="00AB7FDB"/>
    <w:rsid w:val="00AC000B"/>
    <w:rsid w:val="00AC0068"/>
    <w:rsid w:val="00AC023B"/>
    <w:rsid w:val="00AC0481"/>
    <w:rsid w:val="00AC0537"/>
    <w:rsid w:val="00AC055A"/>
    <w:rsid w:val="00AC14D5"/>
    <w:rsid w:val="00AC16BF"/>
    <w:rsid w:val="00AC1C8D"/>
    <w:rsid w:val="00AC1FAD"/>
    <w:rsid w:val="00AC2358"/>
    <w:rsid w:val="00AC24A1"/>
    <w:rsid w:val="00AC27A7"/>
    <w:rsid w:val="00AC294F"/>
    <w:rsid w:val="00AC2B31"/>
    <w:rsid w:val="00AC2D53"/>
    <w:rsid w:val="00AC379E"/>
    <w:rsid w:val="00AC38D5"/>
    <w:rsid w:val="00AC39A0"/>
    <w:rsid w:val="00AC4328"/>
    <w:rsid w:val="00AC4640"/>
    <w:rsid w:val="00AC480E"/>
    <w:rsid w:val="00AC4944"/>
    <w:rsid w:val="00AC49EA"/>
    <w:rsid w:val="00AC49F6"/>
    <w:rsid w:val="00AC4C8B"/>
    <w:rsid w:val="00AC4CD8"/>
    <w:rsid w:val="00AC4F82"/>
    <w:rsid w:val="00AC52E9"/>
    <w:rsid w:val="00AC5410"/>
    <w:rsid w:val="00AC5411"/>
    <w:rsid w:val="00AC5926"/>
    <w:rsid w:val="00AC6217"/>
    <w:rsid w:val="00AC65AB"/>
    <w:rsid w:val="00AC698C"/>
    <w:rsid w:val="00AC702D"/>
    <w:rsid w:val="00AC754D"/>
    <w:rsid w:val="00AC7E0D"/>
    <w:rsid w:val="00AD0265"/>
    <w:rsid w:val="00AD031C"/>
    <w:rsid w:val="00AD0963"/>
    <w:rsid w:val="00AD1117"/>
    <w:rsid w:val="00AD126F"/>
    <w:rsid w:val="00AD1AF3"/>
    <w:rsid w:val="00AD1CEA"/>
    <w:rsid w:val="00AD1E0A"/>
    <w:rsid w:val="00AD261E"/>
    <w:rsid w:val="00AD289D"/>
    <w:rsid w:val="00AD2E16"/>
    <w:rsid w:val="00AD3018"/>
    <w:rsid w:val="00AD36E2"/>
    <w:rsid w:val="00AD377D"/>
    <w:rsid w:val="00AD37F6"/>
    <w:rsid w:val="00AD3980"/>
    <w:rsid w:val="00AD41FA"/>
    <w:rsid w:val="00AD4309"/>
    <w:rsid w:val="00AD4A14"/>
    <w:rsid w:val="00AD4F1D"/>
    <w:rsid w:val="00AD4F78"/>
    <w:rsid w:val="00AD51EC"/>
    <w:rsid w:val="00AD52E8"/>
    <w:rsid w:val="00AD53B7"/>
    <w:rsid w:val="00AD5484"/>
    <w:rsid w:val="00AD5868"/>
    <w:rsid w:val="00AD66CC"/>
    <w:rsid w:val="00AD68F7"/>
    <w:rsid w:val="00AE01ED"/>
    <w:rsid w:val="00AE0588"/>
    <w:rsid w:val="00AE062C"/>
    <w:rsid w:val="00AE0D99"/>
    <w:rsid w:val="00AE0D9F"/>
    <w:rsid w:val="00AE0F1A"/>
    <w:rsid w:val="00AE178C"/>
    <w:rsid w:val="00AE20CB"/>
    <w:rsid w:val="00AE258F"/>
    <w:rsid w:val="00AE2EF9"/>
    <w:rsid w:val="00AE3127"/>
    <w:rsid w:val="00AE3EFF"/>
    <w:rsid w:val="00AE43A1"/>
    <w:rsid w:val="00AE4725"/>
    <w:rsid w:val="00AE49C3"/>
    <w:rsid w:val="00AE4A16"/>
    <w:rsid w:val="00AE5417"/>
    <w:rsid w:val="00AE5CA8"/>
    <w:rsid w:val="00AE6297"/>
    <w:rsid w:val="00AE6634"/>
    <w:rsid w:val="00AE7A46"/>
    <w:rsid w:val="00AE7B76"/>
    <w:rsid w:val="00AE7D2C"/>
    <w:rsid w:val="00AE7D5B"/>
    <w:rsid w:val="00AE7E74"/>
    <w:rsid w:val="00AF0090"/>
    <w:rsid w:val="00AF1180"/>
    <w:rsid w:val="00AF1930"/>
    <w:rsid w:val="00AF2106"/>
    <w:rsid w:val="00AF24DC"/>
    <w:rsid w:val="00AF2C41"/>
    <w:rsid w:val="00AF2E17"/>
    <w:rsid w:val="00AF3906"/>
    <w:rsid w:val="00AF3963"/>
    <w:rsid w:val="00AF3AA2"/>
    <w:rsid w:val="00AF4C3A"/>
    <w:rsid w:val="00AF4EED"/>
    <w:rsid w:val="00AF50A5"/>
    <w:rsid w:val="00AF605B"/>
    <w:rsid w:val="00AF61BC"/>
    <w:rsid w:val="00AF61F8"/>
    <w:rsid w:val="00AF63F8"/>
    <w:rsid w:val="00AF6892"/>
    <w:rsid w:val="00AF69D1"/>
    <w:rsid w:val="00AF70E8"/>
    <w:rsid w:val="00AF725A"/>
    <w:rsid w:val="00AF726F"/>
    <w:rsid w:val="00AF72AF"/>
    <w:rsid w:val="00AF7688"/>
    <w:rsid w:val="00AF77A9"/>
    <w:rsid w:val="00AF77F7"/>
    <w:rsid w:val="00AF7B04"/>
    <w:rsid w:val="00AF7CE2"/>
    <w:rsid w:val="00AF7E5A"/>
    <w:rsid w:val="00AF7F09"/>
    <w:rsid w:val="00B00493"/>
    <w:rsid w:val="00B00E48"/>
    <w:rsid w:val="00B0146D"/>
    <w:rsid w:val="00B01BA0"/>
    <w:rsid w:val="00B01D23"/>
    <w:rsid w:val="00B01E87"/>
    <w:rsid w:val="00B02537"/>
    <w:rsid w:val="00B026B5"/>
    <w:rsid w:val="00B02862"/>
    <w:rsid w:val="00B03A27"/>
    <w:rsid w:val="00B0440B"/>
    <w:rsid w:val="00B04472"/>
    <w:rsid w:val="00B050D4"/>
    <w:rsid w:val="00B05156"/>
    <w:rsid w:val="00B0517F"/>
    <w:rsid w:val="00B05495"/>
    <w:rsid w:val="00B05A17"/>
    <w:rsid w:val="00B05AD3"/>
    <w:rsid w:val="00B062C4"/>
    <w:rsid w:val="00B06964"/>
    <w:rsid w:val="00B0752F"/>
    <w:rsid w:val="00B07937"/>
    <w:rsid w:val="00B07A28"/>
    <w:rsid w:val="00B07DA8"/>
    <w:rsid w:val="00B07E10"/>
    <w:rsid w:val="00B10060"/>
    <w:rsid w:val="00B11764"/>
    <w:rsid w:val="00B117C0"/>
    <w:rsid w:val="00B11E8B"/>
    <w:rsid w:val="00B123B1"/>
    <w:rsid w:val="00B13336"/>
    <w:rsid w:val="00B135C2"/>
    <w:rsid w:val="00B13CD3"/>
    <w:rsid w:val="00B13F22"/>
    <w:rsid w:val="00B14B4A"/>
    <w:rsid w:val="00B14EA1"/>
    <w:rsid w:val="00B16103"/>
    <w:rsid w:val="00B161FE"/>
    <w:rsid w:val="00B16231"/>
    <w:rsid w:val="00B1633D"/>
    <w:rsid w:val="00B16D29"/>
    <w:rsid w:val="00B179AD"/>
    <w:rsid w:val="00B17BBE"/>
    <w:rsid w:val="00B17DAF"/>
    <w:rsid w:val="00B2010B"/>
    <w:rsid w:val="00B2025C"/>
    <w:rsid w:val="00B2096D"/>
    <w:rsid w:val="00B20A22"/>
    <w:rsid w:val="00B20B30"/>
    <w:rsid w:val="00B20D06"/>
    <w:rsid w:val="00B2186D"/>
    <w:rsid w:val="00B21BF8"/>
    <w:rsid w:val="00B21C85"/>
    <w:rsid w:val="00B22B06"/>
    <w:rsid w:val="00B22D16"/>
    <w:rsid w:val="00B22E25"/>
    <w:rsid w:val="00B234FF"/>
    <w:rsid w:val="00B2366B"/>
    <w:rsid w:val="00B23BDE"/>
    <w:rsid w:val="00B24718"/>
    <w:rsid w:val="00B249A2"/>
    <w:rsid w:val="00B24B8F"/>
    <w:rsid w:val="00B24C2F"/>
    <w:rsid w:val="00B24D09"/>
    <w:rsid w:val="00B256B5"/>
    <w:rsid w:val="00B25CA9"/>
    <w:rsid w:val="00B25CB5"/>
    <w:rsid w:val="00B25D77"/>
    <w:rsid w:val="00B25F8B"/>
    <w:rsid w:val="00B25F98"/>
    <w:rsid w:val="00B262E5"/>
    <w:rsid w:val="00B270FB"/>
    <w:rsid w:val="00B27237"/>
    <w:rsid w:val="00B27DB8"/>
    <w:rsid w:val="00B27F2A"/>
    <w:rsid w:val="00B30385"/>
    <w:rsid w:val="00B30DDA"/>
    <w:rsid w:val="00B3149F"/>
    <w:rsid w:val="00B31B83"/>
    <w:rsid w:val="00B320A6"/>
    <w:rsid w:val="00B32167"/>
    <w:rsid w:val="00B322FD"/>
    <w:rsid w:val="00B3281D"/>
    <w:rsid w:val="00B337E7"/>
    <w:rsid w:val="00B339DB"/>
    <w:rsid w:val="00B33B1B"/>
    <w:rsid w:val="00B34320"/>
    <w:rsid w:val="00B35ED4"/>
    <w:rsid w:val="00B3641C"/>
    <w:rsid w:val="00B36838"/>
    <w:rsid w:val="00B36A8D"/>
    <w:rsid w:val="00B36E2C"/>
    <w:rsid w:val="00B37131"/>
    <w:rsid w:val="00B3738C"/>
    <w:rsid w:val="00B40555"/>
    <w:rsid w:val="00B409F7"/>
    <w:rsid w:val="00B40D9C"/>
    <w:rsid w:val="00B40F0E"/>
    <w:rsid w:val="00B41108"/>
    <w:rsid w:val="00B412D6"/>
    <w:rsid w:val="00B413D8"/>
    <w:rsid w:val="00B41BFC"/>
    <w:rsid w:val="00B41CBB"/>
    <w:rsid w:val="00B42510"/>
    <w:rsid w:val="00B42B52"/>
    <w:rsid w:val="00B436CE"/>
    <w:rsid w:val="00B441A4"/>
    <w:rsid w:val="00B444EE"/>
    <w:rsid w:val="00B44C99"/>
    <w:rsid w:val="00B451AB"/>
    <w:rsid w:val="00B45413"/>
    <w:rsid w:val="00B45AA1"/>
    <w:rsid w:val="00B45ADE"/>
    <w:rsid w:val="00B45C49"/>
    <w:rsid w:val="00B45C4C"/>
    <w:rsid w:val="00B45D47"/>
    <w:rsid w:val="00B45F6D"/>
    <w:rsid w:val="00B46775"/>
    <w:rsid w:val="00B467A0"/>
    <w:rsid w:val="00B4695C"/>
    <w:rsid w:val="00B46F47"/>
    <w:rsid w:val="00B46F9D"/>
    <w:rsid w:val="00B47224"/>
    <w:rsid w:val="00B47E94"/>
    <w:rsid w:val="00B50134"/>
    <w:rsid w:val="00B50644"/>
    <w:rsid w:val="00B50F52"/>
    <w:rsid w:val="00B51537"/>
    <w:rsid w:val="00B515A6"/>
    <w:rsid w:val="00B51714"/>
    <w:rsid w:val="00B5205E"/>
    <w:rsid w:val="00B53C6C"/>
    <w:rsid w:val="00B54051"/>
    <w:rsid w:val="00B5496F"/>
    <w:rsid w:val="00B54A0A"/>
    <w:rsid w:val="00B54BC4"/>
    <w:rsid w:val="00B5561F"/>
    <w:rsid w:val="00B5586E"/>
    <w:rsid w:val="00B563AD"/>
    <w:rsid w:val="00B56D56"/>
    <w:rsid w:val="00B56DAB"/>
    <w:rsid w:val="00B60B57"/>
    <w:rsid w:val="00B61069"/>
    <w:rsid w:val="00B61088"/>
    <w:rsid w:val="00B61399"/>
    <w:rsid w:val="00B61705"/>
    <w:rsid w:val="00B617FA"/>
    <w:rsid w:val="00B62AA4"/>
    <w:rsid w:val="00B63188"/>
    <w:rsid w:val="00B63818"/>
    <w:rsid w:val="00B63A6D"/>
    <w:rsid w:val="00B63D1C"/>
    <w:rsid w:val="00B63D34"/>
    <w:rsid w:val="00B640A2"/>
    <w:rsid w:val="00B64497"/>
    <w:rsid w:val="00B64678"/>
    <w:rsid w:val="00B64D15"/>
    <w:rsid w:val="00B650FF"/>
    <w:rsid w:val="00B65471"/>
    <w:rsid w:val="00B65526"/>
    <w:rsid w:val="00B65976"/>
    <w:rsid w:val="00B65CE3"/>
    <w:rsid w:val="00B65CFE"/>
    <w:rsid w:val="00B6646B"/>
    <w:rsid w:val="00B66840"/>
    <w:rsid w:val="00B669F4"/>
    <w:rsid w:val="00B66A39"/>
    <w:rsid w:val="00B670FF"/>
    <w:rsid w:val="00B673EF"/>
    <w:rsid w:val="00B6785B"/>
    <w:rsid w:val="00B67BCB"/>
    <w:rsid w:val="00B67C42"/>
    <w:rsid w:val="00B67F18"/>
    <w:rsid w:val="00B67F70"/>
    <w:rsid w:val="00B70640"/>
    <w:rsid w:val="00B70D54"/>
    <w:rsid w:val="00B712B6"/>
    <w:rsid w:val="00B71C08"/>
    <w:rsid w:val="00B71C38"/>
    <w:rsid w:val="00B72710"/>
    <w:rsid w:val="00B72BC0"/>
    <w:rsid w:val="00B72BC5"/>
    <w:rsid w:val="00B72E60"/>
    <w:rsid w:val="00B7341A"/>
    <w:rsid w:val="00B7365E"/>
    <w:rsid w:val="00B74301"/>
    <w:rsid w:val="00B748D1"/>
    <w:rsid w:val="00B7492F"/>
    <w:rsid w:val="00B74D36"/>
    <w:rsid w:val="00B74F9F"/>
    <w:rsid w:val="00B75057"/>
    <w:rsid w:val="00B75E57"/>
    <w:rsid w:val="00B7678E"/>
    <w:rsid w:val="00B76D2F"/>
    <w:rsid w:val="00B76D50"/>
    <w:rsid w:val="00B776E5"/>
    <w:rsid w:val="00B77A64"/>
    <w:rsid w:val="00B77A88"/>
    <w:rsid w:val="00B80E37"/>
    <w:rsid w:val="00B817C0"/>
    <w:rsid w:val="00B81B1F"/>
    <w:rsid w:val="00B81C0F"/>
    <w:rsid w:val="00B81DEA"/>
    <w:rsid w:val="00B821E4"/>
    <w:rsid w:val="00B82A6D"/>
    <w:rsid w:val="00B82D00"/>
    <w:rsid w:val="00B83143"/>
    <w:rsid w:val="00B83B24"/>
    <w:rsid w:val="00B841A2"/>
    <w:rsid w:val="00B84B5E"/>
    <w:rsid w:val="00B84CF6"/>
    <w:rsid w:val="00B84FA2"/>
    <w:rsid w:val="00B85098"/>
    <w:rsid w:val="00B852A0"/>
    <w:rsid w:val="00B85398"/>
    <w:rsid w:val="00B8541E"/>
    <w:rsid w:val="00B8563F"/>
    <w:rsid w:val="00B8574C"/>
    <w:rsid w:val="00B857C2"/>
    <w:rsid w:val="00B85881"/>
    <w:rsid w:val="00B85B5D"/>
    <w:rsid w:val="00B85F49"/>
    <w:rsid w:val="00B86086"/>
    <w:rsid w:val="00B864BE"/>
    <w:rsid w:val="00B868C2"/>
    <w:rsid w:val="00B86A7A"/>
    <w:rsid w:val="00B86CC2"/>
    <w:rsid w:val="00B87E16"/>
    <w:rsid w:val="00B901A8"/>
    <w:rsid w:val="00B908CF"/>
    <w:rsid w:val="00B90F6A"/>
    <w:rsid w:val="00B91277"/>
    <w:rsid w:val="00B919E1"/>
    <w:rsid w:val="00B92198"/>
    <w:rsid w:val="00B921D9"/>
    <w:rsid w:val="00B923FF"/>
    <w:rsid w:val="00B926C5"/>
    <w:rsid w:val="00B927C5"/>
    <w:rsid w:val="00B92FC7"/>
    <w:rsid w:val="00B93355"/>
    <w:rsid w:val="00B935CB"/>
    <w:rsid w:val="00B93BF8"/>
    <w:rsid w:val="00B93D24"/>
    <w:rsid w:val="00B93D43"/>
    <w:rsid w:val="00B94171"/>
    <w:rsid w:val="00B94209"/>
    <w:rsid w:val="00B9571B"/>
    <w:rsid w:val="00B95AEB"/>
    <w:rsid w:val="00B960C5"/>
    <w:rsid w:val="00B9611F"/>
    <w:rsid w:val="00B961C8"/>
    <w:rsid w:val="00B9715E"/>
    <w:rsid w:val="00B97411"/>
    <w:rsid w:val="00B9783B"/>
    <w:rsid w:val="00B97892"/>
    <w:rsid w:val="00BA05B9"/>
    <w:rsid w:val="00BA06F6"/>
    <w:rsid w:val="00BA07E8"/>
    <w:rsid w:val="00BA08A2"/>
    <w:rsid w:val="00BA097A"/>
    <w:rsid w:val="00BA0ECE"/>
    <w:rsid w:val="00BA110D"/>
    <w:rsid w:val="00BA1159"/>
    <w:rsid w:val="00BA130A"/>
    <w:rsid w:val="00BA13EE"/>
    <w:rsid w:val="00BA1563"/>
    <w:rsid w:val="00BA17D8"/>
    <w:rsid w:val="00BA18DB"/>
    <w:rsid w:val="00BA27C6"/>
    <w:rsid w:val="00BA3078"/>
    <w:rsid w:val="00BA3717"/>
    <w:rsid w:val="00BA37BE"/>
    <w:rsid w:val="00BA3A56"/>
    <w:rsid w:val="00BA3B95"/>
    <w:rsid w:val="00BA422D"/>
    <w:rsid w:val="00BA4360"/>
    <w:rsid w:val="00BA45DC"/>
    <w:rsid w:val="00BA4BEB"/>
    <w:rsid w:val="00BA4E49"/>
    <w:rsid w:val="00BA56BC"/>
    <w:rsid w:val="00BA5DCA"/>
    <w:rsid w:val="00BA6261"/>
    <w:rsid w:val="00BA6A71"/>
    <w:rsid w:val="00BA6B05"/>
    <w:rsid w:val="00BA7730"/>
    <w:rsid w:val="00BA7D36"/>
    <w:rsid w:val="00BB002C"/>
    <w:rsid w:val="00BB02D8"/>
    <w:rsid w:val="00BB0632"/>
    <w:rsid w:val="00BB07A4"/>
    <w:rsid w:val="00BB084A"/>
    <w:rsid w:val="00BB13FB"/>
    <w:rsid w:val="00BB1BA2"/>
    <w:rsid w:val="00BB1CE8"/>
    <w:rsid w:val="00BB268E"/>
    <w:rsid w:val="00BB272E"/>
    <w:rsid w:val="00BB2FF6"/>
    <w:rsid w:val="00BB303F"/>
    <w:rsid w:val="00BB30CE"/>
    <w:rsid w:val="00BB30D2"/>
    <w:rsid w:val="00BB315A"/>
    <w:rsid w:val="00BB38F4"/>
    <w:rsid w:val="00BB4D63"/>
    <w:rsid w:val="00BB5151"/>
    <w:rsid w:val="00BB56EC"/>
    <w:rsid w:val="00BB5D02"/>
    <w:rsid w:val="00BB5F7F"/>
    <w:rsid w:val="00BB6048"/>
    <w:rsid w:val="00BB6396"/>
    <w:rsid w:val="00BB6727"/>
    <w:rsid w:val="00BB6BCF"/>
    <w:rsid w:val="00BB6EA4"/>
    <w:rsid w:val="00BB751E"/>
    <w:rsid w:val="00BB78AD"/>
    <w:rsid w:val="00BC00B9"/>
    <w:rsid w:val="00BC01CB"/>
    <w:rsid w:val="00BC020E"/>
    <w:rsid w:val="00BC02B0"/>
    <w:rsid w:val="00BC0442"/>
    <w:rsid w:val="00BC0A6D"/>
    <w:rsid w:val="00BC139B"/>
    <w:rsid w:val="00BC1493"/>
    <w:rsid w:val="00BC1BA5"/>
    <w:rsid w:val="00BC2AEC"/>
    <w:rsid w:val="00BC2F53"/>
    <w:rsid w:val="00BC34DF"/>
    <w:rsid w:val="00BC3997"/>
    <w:rsid w:val="00BC3AF6"/>
    <w:rsid w:val="00BC3E8A"/>
    <w:rsid w:val="00BC41B2"/>
    <w:rsid w:val="00BC48A4"/>
    <w:rsid w:val="00BC4C71"/>
    <w:rsid w:val="00BC51AF"/>
    <w:rsid w:val="00BC56D8"/>
    <w:rsid w:val="00BC5BBD"/>
    <w:rsid w:val="00BC5EEA"/>
    <w:rsid w:val="00BC5F86"/>
    <w:rsid w:val="00BC648C"/>
    <w:rsid w:val="00BC65BE"/>
    <w:rsid w:val="00BC66A9"/>
    <w:rsid w:val="00BC6ED9"/>
    <w:rsid w:val="00BC7141"/>
    <w:rsid w:val="00BC7441"/>
    <w:rsid w:val="00BC75E1"/>
    <w:rsid w:val="00BC7672"/>
    <w:rsid w:val="00BC7929"/>
    <w:rsid w:val="00BD067D"/>
    <w:rsid w:val="00BD1424"/>
    <w:rsid w:val="00BD1EA8"/>
    <w:rsid w:val="00BD1F8B"/>
    <w:rsid w:val="00BD242D"/>
    <w:rsid w:val="00BD29A7"/>
    <w:rsid w:val="00BD3548"/>
    <w:rsid w:val="00BD3C19"/>
    <w:rsid w:val="00BD3DCB"/>
    <w:rsid w:val="00BD4330"/>
    <w:rsid w:val="00BD44C1"/>
    <w:rsid w:val="00BD4BED"/>
    <w:rsid w:val="00BD4D2A"/>
    <w:rsid w:val="00BD5D71"/>
    <w:rsid w:val="00BD5F9F"/>
    <w:rsid w:val="00BD60EB"/>
    <w:rsid w:val="00BD65D9"/>
    <w:rsid w:val="00BD670B"/>
    <w:rsid w:val="00BD6AF3"/>
    <w:rsid w:val="00BD752F"/>
    <w:rsid w:val="00BD775F"/>
    <w:rsid w:val="00BD7B58"/>
    <w:rsid w:val="00BD7C85"/>
    <w:rsid w:val="00BE0009"/>
    <w:rsid w:val="00BE05B2"/>
    <w:rsid w:val="00BE0AFC"/>
    <w:rsid w:val="00BE11A2"/>
    <w:rsid w:val="00BE12C4"/>
    <w:rsid w:val="00BE15EC"/>
    <w:rsid w:val="00BE1CC2"/>
    <w:rsid w:val="00BE1DEE"/>
    <w:rsid w:val="00BE1E1E"/>
    <w:rsid w:val="00BE20C1"/>
    <w:rsid w:val="00BE22DB"/>
    <w:rsid w:val="00BE22EE"/>
    <w:rsid w:val="00BE259A"/>
    <w:rsid w:val="00BE2FDF"/>
    <w:rsid w:val="00BE3459"/>
    <w:rsid w:val="00BE3BAD"/>
    <w:rsid w:val="00BE3C1B"/>
    <w:rsid w:val="00BE3CAE"/>
    <w:rsid w:val="00BE3D57"/>
    <w:rsid w:val="00BE402D"/>
    <w:rsid w:val="00BE47AA"/>
    <w:rsid w:val="00BE4AB4"/>
    <w:rsid w:val="00BE4CCE"/>
    <w:rsid w:val="00BE5238"/>
    <w:rsid w:val="00BE5365"/>
    <w:rsid w:val="00BE5762"/>
    <w:rsid w:val="00BE5AA1"/>
    <w:rsid w:val="00BE6616"/>
    <w:rsid w:val="00BE6B8F"/>
    <w:rsid w:val="00BE6DA3"/>
    <w:rsid w:val="00BE7539"/>
    <w:rsid w:val="00BE7D71"/>
    <w:rsid w:val="00BE7D96"/>
    <w:rsid w:val="00BE7E5A"/>
    <w:rsid w:val="00BF0793"/>
    <w:rsid w:val="00BF0BEA"/>
    <w:rsid w:val="00BF0EF0"/>
    <w:rsid w:val="00BF159A"/>
    <w:rsid w:val="00BF15DC"/>
    <w:rsid w:val="00BF1A36"/>
    <w:rsid w:val="00BF1C4F"/>
    <w:rsid w:val="00BF2322"/>
    <w:rsid w:val="00BF2D1F"/>
    <w:rsid w:val="00BF2F33"/>
    <w:rsid w:val="00BF2FE1"/>
    <w:rsid w:val="00BF316F"/>
    <w:rsid w:val="00BF3EB5"/>
    <w:rsid w:val="00BF3F4F"/>
    <w:rsid w:val="00BF40F0"/>
    <w:rsid w:val="00BF4DCB"/>
    <w:rsid w:val="00BF5270"/>
    <w:rsid w:val="00BF558A"/>
    <w:rsid w:val="00BF6783"/>
    <w:rsid w:val="00BF6E53"/>
    <w:rsid w:val="00BF6ECB"/>
    <w:rsid w:val="00BF72DB"/>
    <w:rsid w:val="00BF76D4"/>
    <w:rsid w:val="00BF79DB"/>
    <w:rsid w:val="00BF7D3B"/>
    <w:rsid w:val="00C00068"/>
    <w:rsid w:val="00C0009A"/>
    <w:rsid w:val="00C0021B"/>
    <w:rsid w:val="00C003C5"/>
    <w:rsid w:val="00C0047C"/>
    <w:rsid w:val="00C004B0"/>
    <w:rsid w:val="00C00EA5"/>
    <w:rsid w:val="00C0133F"/>
    <w:rsid w:val="00C01797"/>
    <w:rsid w:val="00C01ACF"/>
    <w:rsid w:val="00C01BA4"/>
    <w:rsid w:val="00C01C0E"/>
    <w:rsid w:val="00C01D95"/>
    <w:rsid w:val="00C01E3E"/>
    <w:rsid w:val="00C02AA6"/>
    <w:rsid w:val="00C032F1"/>
    <w:rsid w:val="00C038E7"/>
    <w:rsid w:val="00C03B69"/>
    <w:rsid w:val="00C03CA4"/>
    <w:rsid w:val="00C03E69"/>
    <w:rsid w:val="00C04123"/>
    <w:rsid w:val="00C05167"/>
    <w:rsid w:val="00C05198"/>
    <w:rsid w:val="00C05659"/>
    <w:rsid w:val="00C05BD4"/>
    <w:rsid w:val="00C05F33"/>
    <w:rsid w:val="00C06085"/>
    <w:rsid w:val="00C063C0"/>
    <w:rsid w:val="00C0748C"/>
    <w:rsid w:val="00C074D6"/>
    <w:rsid w:val="00C07CD1"/>
    <w:rsid w:val="00C10009"/>
    <w:rsid w:val="00C102E8"/>
    <w:rsid w:val="00C10642"/>
    <w:rsid w:val="00C1083D"/>
    <w:rsid w:val="00C109CC"/>
    <w:rsid w:val="00C10B8E"/>
    <w:rsid w:val="00C10F5C"/>
    <w:rsid w:val="00C116B8"/>
    <w:rsid w:val="00C119A0"/>
    <w:rsid w:val="00C12367"/>
    <w:rsid w:val="00C1255A"/>
    <w:rsid w:val="00C13836"/>
    <w:rsid w:val="00C13DCF"/>
    <w:rsid w:val="00C13E4C"/>
    <w:rsid w:val="00C13F13"/>
    <w:rsid w:val="00C13F79"/>
    <w:rsid w:val="00C14270"/>
    <w:rsid w:val="00C1452E"/>
    <w:rsid w:val="00C14783"/>
    <w:rsid w:val="00C152E6"/>
    <w:rsid w:val="00C15ADF"/>
    <w:rsid w:val="00C15C72"/>
    <w:rsid w:val="00C15C88"/>
    <w:rsid w:val="00C165B4"/>
    <w:rsid w:val="00C1663B"/>
    <w:rsid w:val="00C16B8A"/>
    <w:rsid w:val="00C16CDA"/>
    <w:rsid w:val="00C16E1C"/>
    <w:rsid w:val="00C17376"/>
    <w:rsid w:val="00C17790"/>
    <w:rsid w:val="00C17A40"/>
    <w:rsid w:val="00C17B65"/>
    <w:rsid w:val="00C17CA2"/>
    <w:rsid w:val="00C17E76"/>
    <w:rsid w:val="00C20047"/>
    <w:rsid w:val="00C2006B"/>
    <w:rsid w:val="00C20DB3"/>
    <w:rsid w:val="00C21215"/>
    <w:rsid w:val="00C21539"/>
    <w:rsid w:val="00C21CFF"/>
    <w:rsid w:val="00C21E48"/>
    <w:rsid w:val="00C2277F"/>
    <w:rsid w:val="00C22D92"/>
    <w:rsid w:val="00C23300"/>
    <w:rsid w:val="00C238AB"/>
    <w:rsid w:val="00C2470B"/>
    <w:rsid w:val="00C25C6D"/>
    <w:rsid w:val="00C25C93"/>
    <w:rsid w:val="00C265D8"/>
    <w:rsid w:val="00C267B8"/>
    <w:rsid w:val="00C27E85"/>
    <w:rsid w:val="00C30535"/>
    <w:rsid w:val="00C30C5A"/>
    <w:rsid w:val="00C315F9"/>
    <w:rsid w:val="00C320B8"/>
    <w:rsid w:val="00C32405"/>
    <w:rsid w:val="00C32919"/>
    <w:rsid w:val="00C32A04"/>
    <w:rsid w:val="00C32CFC"/>
    <w:rsid w:val="00C32E01"/>
    <w:rsid w:val="00C3316D"/>
    <w:rsid w:val="00C333D5"/>
    <w:rsid w:val="00C3352C"/>
    <w:rsid w:val="00C344CD"/>
    <w:rsid w:val="00C34A80"/>
    <w:rsid w:val="00C3568C"/>
    <w:rsid w:val="00C360F6"/>
    <w:rsid w:val="00C36417"/>
    <w:rsid w:val="00C3670E"/>
    <w:rsid w:val="00C36ABA"/>
    <w:rsid w:val="00C36CB2"/>
    <w:rsid w:val="00C371E5"/>
    <w:rsid w:val="00C374EB"/>
    <w:rsid w:val="00C37E4E"/>
    <w:rsid w:val="00C4027B"/>
    <w:rsid w:val="00C402AE"/>
    <w:rsid w:val="00C40577"/>
    <w:rsid w:val="00C405BD"/>
    <w:rsid w:val="00C40833"/>
    <w:rsid w:val="00C4149A"/>
    <w:rsid w:val="00C4201A"/>
    <w:rsid w:val="00C42046"/>
    <w:rsid w:val="00C4214C"/>
    <w:rsid w:val="00C421C2"/>
    <w:rsid w:val="00C42778"/>
    <w:rsid w:val="00C4297B"/>
    <w:rsid w:val="00C42BD3"/>
    <w:rsid w:val="00C42ECD"/>
    <w:rsid w:val="00C438C6"/>
    <w:rsid w:val="00C43DD6"/>
    <w:rsid w:val="00C44114"/>
    <w:rsid w:val="00C4419F"/>
    <w:rsid w:val="00C443CE"/>
    <w:rsid w:val="00C44461"/>
    <w:rsid w:val="00C444F5"/>
    <w:rsid w:val="00C44557"/>
    <w:rsid w:val="00C44811"/>
    <w:rsid w:val="00C44F5C"/>
    <w:rsid w:val="00C45024"/>
    <w:rsid w:val="00C45CD1"/>
    <w:rsid w:val="00C46005"/>
    <w:rsid w:val="00C462B2"/>
    <w:rsid w:val="00C46F57"/>
    <w:rsid w:val="00C46FA5"/>
    <w:rsid w:val="00C471DA"/>
    <w:rsid w:val="00C47510"/>
    <w:rsid w:val="00C47902"/>
    <w:rsid w:val="00C47B9D"/>
    <w:rsid w:val="00C502BD"/>
    <w:rsid w:val="00C507AB"/>
    <w:rsid w:val="00C513F2"/>
    <w:rsid w:val="00C51497"/>
    <w:rsid w:val="00C515B1"/>
    <w:rsid w:val="00C51FE2"/>
    <w:rsid w:val="00C5242C"/>
    <w:rsid w:val="00C52844"/>
    <w:rsid w:val="00C52BDA"/>
    <w:rsid w:val="00C52E43"/>
    <w:rsid w:val="00C52F11"/>
    <w:rsid w:val="00C5320F"/>
    <w:rsid w:val="00C533AE"/>
    <w:rsid w:val="00C534E8"/>
    <w:rsid w:val="00C535F6"/>
    <w:rsid w:val="00C53D26"/>
    <w:rsid w:val="00C54168"/>
    <w:rsid w:val="00C54818"/>
    <w:rsid w:val="00C55938"/>
    <w:rsid w:val="00C55A87"/>
    <w:rsid w:val="00C56659"/>
    <w:rsid w:val="00C56A4A"/>
    <w:rsid w:val="00C56C33"/>
    <w:rsid w:val="00C57118"/>
    <w:rsid w:val="00C57271"/>
    <w:rsid w:val="00C57709"/>
    <w:rsid w:val="00C60532"/>
    <w:rsid w:val="00C609CE"/>
    <w:rsid w:val="00C60A0B"/>
    <w:rsid w:val="00C60A59"/>
    <w:rsid w:val="00C60B8D"/>
    <w:rsid w:val="00C60BDD"/>
    <w:rsid w:val="00C60D91"/>
    <w:rsid w:val="00C61467"/>
    <w:rsid w:val="00C614B6"/>
    <w:rsid w:val="00C61C8B"/>
    <w:rsid w:val="00C62335"/>
    <w:rsid w:val="00C62BC3"/>
    <w:rsid w:val="00C6301D"/>
    <w:rsid w:val="00C63168"/>
    <w:rsid w:val="00C63495"/>
    <w:rsid w:val="00C638CF"/>
    <w:rsid w:val="00C64C51"/>
    <w:rsid w:val="00C64D86"/>
    <w:rsid w:val="00C6516A"/>
    <w:rsid w:val="00C65406"/>
    <w:rsid w:val="00C65548"/>
    <w:rsid w:val="00C657FC"/>
    <w:rsid w:val="00C65D43"/>
    <w:rsid w:val="00C65E52"/>
    <w:rsid w:val="00C65E86"/>
    <w:rsid w:val="00C65EE4"/>
    <w:rsid w:val="00C66BDE"/>
    <w:rsid w:val="00C671A7"/>
    <w:rsid w:val="00C67562"/>
    <w:rsid w:val="00C6766C"/>
    <w:rsid w:val="00C67D69"/>
    <w:rsid w:val="00C70141"/>
    <w:rsid w:val="00C704D7"/>
    <w:rsid w:val="00C70962"/>
    <w:rsid w:val="00C70D3A"/>
    <w:rsid w:val="00C70E41"/>
    <w:rsid w:val="00C71FA1"/>
    <w:rsid w:val="00C72358"/>
    <w:rsid w:val="00C72375"/>
    <w:rsid w:val="00C724D4"/>
    <w:rsid w:val="00C727D7"/>
    <w:rsid w:val="00C72BA1"/>
    <w:rsid w:val="00C7324F"/>
    <w:rsid w:val="00C73356"/>
    <w:rsid w:val="00C7345B"/>
    <w:rsid w:val="00C73727"/>
    <w:rsid w:val="00C73AA6"/>
    <w:rsid w:val="00C73CDA"/>
    <w:rsid w:val="00C743A8"/>
    <w:rsid w:val="00C74403"/>
    <w:rsid w:val="00C74AD4"/>
    <w:rsid w:val="00C75115"/>
    <w:rsid w:val="00C75246"/>
    <w:rsid w:val="00C756B0"/>
    <w:rsid w:val="00C758FC"/>
    <w:rsid w:val="00C759C3"/>
    <w:rsid w:val="00C76698"/>
    <w:rsid w:val="00C76ADE"/>
    <w:rsid w:val="00C76D9C"/>
    <w:rsid w:val="00C77259"/>
    <w:rsid w:val="00C779CA"/>
    <w:rsid w:val="00C8013D"/>
    <w:rsid w:val="00C80256"/>
    <w:rsid w:val="00C819B2"/>
    <w:rsid w:val="00C819B8"/>
    <w:rsid w:val="00C81B26"/>
    <w:rsid w:val="00C81FDA"/>
    <w:rsid w:val="00C82897"/>
    <w:rsid w:val="00C828EE"/>
    <w:rsid w:val="00C82AFF"/>
    <w:rsid w:val="00C8336B"/>
    <w:rsid w:val="00C83AC3"/>
    <w:rsid w:val="00C83B66"/>
    <w:rsid w:val="00C83C1A"/>
    <w:rsid w:val="00C83D11"/>
    <w:rsid w:val="00C83D35"/>
    <w:rsid w:val="00C8414F"/>
    <w:rsid w:val="00C84519"/>
    <w:rsid w:val="00C84555"/>
    <w:rsid w:val="00C85863"/>
    <w:rsid w:val="00C86445"/>
    <w:rsid w:val="00C86CD5"/>
    <w:rsid w:val="00C86EA9"/>
    <w:rsid w:val="00C872E8"/>
    <w:rsid w:val="00C8769C"/>
    <w:rsid w:val="00C879F1"/>
    <w:rsid w:val="00C90058"/>
    <w:rsid w:val="00C90168"/>
    <w:rsid w:val="00C90577"/>
    <w:rsid w:val="00C908D1"/>
    <w:rsid w:val="00C9095B"/>
    <w:rsid w:val="00C90A3F"/>
    <w:rsid w:val="00C90B27"/>
    <w:rsid w:val="00C90FCA"/>
    <w:rsid w:val="00C910F8"/>
    <w:rsid w:val="00C91176"/>
    <w:rsid w:val="00C9119B"/>
    <w:rsid w:val="00C9128B"/>
    <w:rsid w:val="00C91BC0"/>
    <w:rsid w:val="00C9227F"/>
    <w:rsid w:val="00C92EFE"/>
    <w:rsid w:val="00C93467"/>
    <w:rsid w:val="00C938F7"/>
    <w:rsid w:val="00C9399A"/>
    <w:rsid w:val="00C93D24"/>
    <w:rsid w:val="00C93F16"/>
    <w:rsid w:val="00C93F23"/>
    <w:rsid w:val="00C93F7F"/>
    <w:rsid w:val="00C942B5"/>
    <w:rsid w:val="00C943AD"/>
    <w:rsid w:val="00C945E2"/>
    <w:rsid w:val="00C9471D"/>
    <w:rsid w:val="00C947D1"/>
    <w:rsid w:val="00C9548F"/>
    <w:rsid w:val="00C955E0"/>
    <w:rsid w:val="00C956A9"/>
    <w:rsid w:val="00C95D71"/>
    <w:rsid w:val="00C961FD"/>
    <w:rsid w:val="00C96213"/>
    <w:rsid w:val="00C966F0"/>
    <w:rsid w:val="00C96953"/>
    <w:rsid w:val="00C973E0"/>
    <w:rsid w:val="00C97CD8"/>
    <w:rsid w:val="00C97DB8"/>
    <w:rsid w:val="00C97DEC"/>
    <w:rsid w:val="00C97DFB"/>
    <w:rsid w:val="00CA00EF"/>
    <w:rsid w:val="00CA01F6"/>
    <w:rsid w:val="00CA07E1"/>
    <w:rsid w:val="00CA0E73"/>
    <w:rsid w:val="00CA0F7E"/>
    <w:rsid w:val="00CA1099"/>
    <w:rsid w:val="00CA196C"/>
    <w:rsid w:val="00CA1C49"/>
    <w:rsid w:val="00CA1CA0"/>
    <w:rsid w:val="00CA2501"/>
    <w:rsid w:val="00CA26D7"/>
    <w:rsid w:val="00CA2860"/>
    <w:rsid w:val="00CA2A80"/>
    <w:rsid w:val="00CA2C2B"/>
    <w:rsid w:val="00CA2D1B"/>
    <w:rsid w:val="00CA3E16"/>
    <w:rsid w:val="00CA4166"/>
    <w:rsid w:val="00CA49B2"/>
    <w:rsid w:val="00CA5345"/>
    <w:rsid w:val="00CA53CD"/>
    <w:rsid w:val="00CA53F5"/>
    <w:rsid w:val="00CA5C09"/>
    <w:rsid w:val="00CA5FC1"/>
    <w:rsid w:val="00CA5FDE"/>
    <w:rsid w:val="00CA602C"/>
    <w:rsid w:val="00CA641B"/>
    <w:rsid w:val="00CA642F"/>
    <w:rsid w:val="00CA67FA"/>
    <w:rsid w:val="00CA74F3"/>
    <w:rsid w:val="00CA7508"/>
    <w:rsid w:val="00CA77AC"/>
    <w:rsid w:val="00CA7D02"/>
    <w:rsid w:val="00CB0182"/>
    <w:rsid w:val="00CB0E7D"/>
    <w:rsid w:val="00CB1154"/>
    <w:rsid w:val="00CB11EC"/>
    <w:rsid w:val="00CB11F5"/>
    <w:rsid w:val="00CB1615"/>
    <w:rsid w:val="00CB1CFA"/>
    <w:rsid w:val="00CB1EB4"/>
    <w:rsid w:val="00CB1F67"/>
    <w:rsid w:val="00CB1FCF"/>
    <w:rsid w:val="00CB2994"/>
    <w:rsid w:val="00CB29D8"/>
    <w:rsid w:val="00CB2EB2"/>
    <w:rsid w:val="00CB3C04"/>
    <w:rsid w:val="00CB43BF"/>
    <w:rsid w:val="00CB5799"/>
    <w:rsid w:val="00CB6603"/>
    <w:rsid w:val="00CB7788"/>
    <w:rsid w:val="00CB77E8"/>
    <w:rsid w:val="00CC0058"/>
    <w:rsid w:val="00CC03EC"/>
    <w:rsid w:val="00CC06A7"/>
    <w:rsid w:val="00CC081D"/>
    <w:rsid w:val="00CC0AA7"/>
    <w:rsid w:val="00CC1B79"/>
    <w:rsid w:val="00CC1C63"/>
    <w:rsid w:val="00CC2144"/>
    <w:rsid w:val="00CC2356"/>
    <w:rsid w:val="00CC2468"/>
    <w:rsid w:val="00CC2598"/>
    <w:rsid w:val="00CC2CEE"/>
    <w:rsid w:val="00CC3808"/>
    <w:rsid w:val="00CC39FD"/>
    <w:rsid w:val="00CC3ADD"/>
    <w:rsid w:val="00CC3E7A"/>
    <w:rsid w:val="00CC3F0F"/>
    <w:rsid w:val="00CC4429"/>
    <w:rsid w:val="00CC4446"/>
    <w:rsid w:val="00CC4E6A"/>
    <w:rsid w:val="00CC55DA"/>
    <w:rsid w:val="00CC56F0"/>
    <w:rsid w:val="00CC5861"/>
    <w:rsid w:val="00CC6193"/>
    <w:rsid w:val="00CC6351"/>
    <w:rsid w:val="00CC6357"/>
    <w:rsid w:val="00CC7A61"/>
    <w:rsid w:val="00CC7ED5"/>
    <w:rsid w:val="00CD011C"/>
    <w:rsid w:val="00CD0291"/>
    <w:rsid w:val="00CD0742"/>
    <w:rsid w:val="00CD0A1A"/>
    <w:rsid w:val="00CD0C14"/>
    <w:rsid w:val="00CD0E4D"/>
    <w:rsid w:val="00CD112F"/>
    <w:rsid w:val="00CD1324"/>
    <w:rsid w:val="00CD1530"/>
    <w:rsid w:val="00CD1745"/>
    <w:rsid w:val="00CD1A13"/>
    <w:rsid w:val="00CD1E01"/>
    <w:rsid w:val="00CD1FD2"/>
    <w:rsid w:val="00CD30EF"/>
    <w:rsid w:val="00CD360E"/>
    <w:rsid w:val="00CD3BC8"/>
    <w:rsid w:val="00CD3CBA"/>
    <w:rsid w:val="00CD42B6"/>
    <w:rsid w:val="00CD485E"/>
    <w:rsid w:val="00CD4D1D"/>
    <w:rsid w:val="00CD53E1"/>
    <w:rsid w:val="00CD5526"/>
    <w:rsid w:val="00CD55A0"/>
    <w:rsid w:val="00CD5DB3"/>
    <w:rsid w:val="00CD5F8E"/>
    <w:rsid w:val="00CD5FA9"/>
    <w:rsid w:val="00CD61FF"/>
    <w:rsid w:val="00CD6E8D"/>
    <w:rsid w:val="00CD710B"/>
    <w:rsid w:val="00CD7523"/>
    <w:rsid w:val="00CD766A"/>
    <w:rsid w:val="00CD7E68"/>
    <w:rsid w:val="00CE052B"/>
    <w:rsid w:val="00CE1245"/>
    <w:rsid w:val="00CE16A0"/>
    <w:rsid w:val="00CE1DA1"/>
    <w:rsid w:val="00CE2039"/>
    <w:rsid w:val="00CE24D3"/>
    <w:rsid w:val="00CE2618"/>
    <w:rsid w:val="00CE2635"/>
    <w:rsid w:val="00CE2723"/>
    <w:rsid w:val="00CE2A2D"/>
    <w:rsid w:val="00CE3846"/>
    <w:rsid w:val="00CE39ED"/>
    <w:rsid w:val="00CE3B67"/>
    <w:rsid w:val="00CE4007"/>
    <w:rsid w:val="00CE40FE"/>
    <w:rsid w:val="00CE4C60"/>
    <w:rsid w:val="00CE4D82"/>
    <w:rsid w:val="00CE50BB"/>
    <w:rsid w:val="00CE51AE"/>
    <w:rsid w:val="00CE51E4"/>
    <w:rsid w:val="00CE52B1"/>
    <w:rsid w:val="00CE545E"/>
    <w:rsid w:val="00CE5524"/>
    <w:rsid w:val="00CE60FA"/>
    <w:rsid w:val="00CE61A2"/>
    <w:rsid w:val="00CE671F"/>
    <w:rsid w:val="00CE6AF7"/>
    <w:rsid w:val="00CE6C97"/>
    <w:rsid w:val="00CE6E47"/>
    <w:rsid w:val="00CE7A7A"/>
    <w:rsid w:val="00CE7BD5"/>
    <w:rsid w:val="00CE7CEB"/>
    <w:rsid w:val="00CE7E86"/>
    <w:rsid w:val="00CF023B"/>
    <w:rsid w:val="00CF0B74"/>
    <w:rsid w:val="00CF1070"/>
    <w:rsid w:val="00CF114F"/>
    <w:rsid w:val="00CF178C"/>
    <w:rsid w:val="00CF20A4"/>
    <w:rsid w:val="00CF23F4"/>
    <w:rsid w:val="00CF3A2B"/>
    <w:rsid w:val="00CF3E6B"/>
    <w:rsid w:val="00CF50E7"/>
    <w:rsid w:val="00CF5C60"/>
    <w:rsid w:val="00CF647B"/>
    <w:rsid w:val="00CF69CA"/>
    <w:rsid w:val="00CF6D55"/>
    <w:rsid w:val="00CF6EE8"/>
    <w:rsid w:val="00CF7789"/>
    <w:rsid w:val="00CF7A01"/>
    <w:rsid w:val="00CF7B69"/>
    <w:rsid w:val="00D000BC"/>
    <w:rsid w:val="00D00493"/>
    <w:rsid w:val="00D006AA"/>
    <w:rsid w:val="00D00C2F"/>
    <w:rsid w:val="00D00C94"/>
    <w:rsid w:val="00D00DAB"/>
    <w:rsid w:val="00D01062"/>
    <w:rsid w:val="00D01762"/>
    <w:rsid w:val="00D01CDE"/>
    <w:rsid w:val="00D01D4F"/>
    <w:rsid w:val="00D01E8D"/>
    <w:rsid w:val="00D02127"/>
    <w:rsid w:val="00D0226F"/>
    <w:rsid w:val="00D0248A"/>
    <w:rsid w:val="00D02732"/>
    <w:rsid w:val="00D03406"/>
    <w:rsid w:val="00D03E41"/>
    <w:rsid w:val="00D03EA7"/>
    <w:rsid w:val="00D04731"/>
    <w:rsid w:val="00D0529A"/>
    <w:rsid w:val="00D055CB"/>
    <w:rsid w:val="00D05777"/>
    <w:rsid w:val="00D05AF6"/>
    <w:rsid w:val="00D05B69"/>
    <w:rsid w:val="00D05BDF"/>
    <w:rsid w:val="00D064E1"/>
    <w:rsid w:val="00D06A56"/>
    <w:rsid w:val="00D06D2E"/>
    <w:rsid w:val="00D06F4C"/>
    <w:rsid w:val="00D077BD"/>
    <w:rsid w:val="00D07B14"/>
    <w:rsid w:val="00D07E2C"/>
    <w:rsid w:val="00D1010F"/>
    <w:rsid w:val="00D10320"/>
    <w:rsid w:val="00D10BD1"/>
    <w:rsid w:val="00D11216"/>
    <w:rsid w:val="00D118FD"/>
    <w:rsid w:val="00D11B37"/>
    <w:rsid w:val="00D11B4E"/>
    <w:rsid w:val="00D121B8"/>
    <w:rsid w:val="00D135AF"/>
    <w:rsid w:val="00D13664"/>
    <w:rsid w:val="00D13871"/>
    <w:rsid w:val="00D13E2A"/>
    <w:rsid w:val="00D143E8"/>
    <w:rsid w:val="00D15848"/>
    <w:rsid w:val="00D15896"/>
    <w:rsid w:val="00D15C97"/>
    <w:rsid w:val="00D165E8"/>
    <w:rsid w:val="00D1674A"/>
    <w:rsid w:val="00D204B1"/>
    <w:rsid w:val="00D20ACB"/>
    <w:rsid w:val="00D20E6C"/>
    <w:rsid w:val="00D20F2C"/>
    <w:rsid w:val="00D210BD"/>
    <w:rsid w:val="00D21990"/>
    <w:rsid w:val="00D21A42"/>
    <w:rsid w:val="00D21D93"/>
    <w:rsid w:val="00D222E8"/>
    <w:rsid w:val="00D22A9D"/>
    <w:rsid w:val="00D23392"/>
    <w:rsid w:val="00D23C1E"/>
    <w:rsid w:val="00D244AD"/>
    <w:rsid w:val="00D244C2"/>
    <w:rsid w:val="00D24569"/>
    <w:rsid w:val="00D25072"/>
    <w:rsid w:val="00D25A2D"/>
    <w:rsid w:val="00D25A7C"/>
    <w:rsid w:val="00D26212"/>
    <w:rsid w:val="00D2636D"/>
    <w:rsid w:val="00D2694E"/>
    <w:rsid w:val="00D26A08"/>
    <w:rsid w:val="00D26BB7"/>
    <w:rsid w:val="00D26D7A"/>
    <w:rsid w:val="00D26F61"/>
    <w:rsid w:val="00D270DE"/>
    <w:rsid w:val="00D27AA4"/>
    <w:rsid w:val="00D304C6"/>
    <w:rsid w:val="00D3104A"/>
    <w:rsid w:val="00D3108B"/>
    <w:rsid w:val="00D311C7"/>
    <w:rsid w:val="00D31A27"/>
    <w:rsid w:val="00D31A39"/>
    <w:rsid w:val="00D325E8"/>
    <w:rsid w:val="00D330BD"/>
    <w:rsid w:val="00D330FC"/>
    <w:rsid w:val="00D346A4"/>
    <w:rsid w:val="00D347A2"/>
    <w:rsid w:val="00D34BF1"/>
    <w:rsid w:val="00D34E48"/>
    <w:rsid w:val="00D3500E"/>
    <w:rsid w:val="00D350D1"/>
    <w:rsid w:val="00D35200"/>
    <w:rsid w:val="00D3536D"/>
    <w:rsid w:val="00D35611"/>
    <w:rsid w:val="00D35DD6"/>
    <w:rsid w:val="00D36275"/>
    <w:rsid w:val="00D36AD2"/>
    <w:rsid w:val="00D36BFC"/>
    <w:rsid w:val="00D36C42"/>
    <w:rsid w:val="00D371A4"/>
    <w:rsid w:val="00D372C7"/>
    <w:rsid w:val="00D372F0"/>
    <w:rsid w:val="00D37853"/>
    <w:rsid w:val="00D37AD5"/>
    <w:rsid w:val="00D37CBE"/>
    <w:rsid w:val="00D40208"/>
    <w:rsid w:val="00D407F3"/>
    <w:rsid w:val="00D40896"/>
    <w:rsid w:val="00D409A2"/>
    <w:rsid w:val="00D40D34"/>
    <w:rsid w:val="00D40FDC"/>
    <w:rsid w:val="00D41026"/>
    <w:rsid w:val="00D41A21"/>
    <w:rsid w:val="00D41CA6"/>
    <w:rsid w:val="00D4246E"/>
    <w:rsid w:val="00D42984"/>
    <w:rsid w:val="00D429BF"/>
    <w:rsid w:val="00D42A1A"/>
    <w:rsid w:val="00D42BC2"/>
    <w:rsid w:val="00D43025"/>
    <w:rsid w:val="00D43203"/>
    <w:rsid w:val="00D435C4"/>
    <w:rsid w:val="00D43798"/>
    <w:rsid w:val="00D439AB"/>
    <w:rsid w:val="00D439BF"/>
    <w:rsid w:val="00D43C95"/>
    <w:rsid w:val="00D44008"/>
    <w:rsid w:val="00D440E9"/>
    <w:rsid w:val="00D44726"/>
    <w:rsid w:val="00D44902"/>
    <w:rsid w:val="00D45313"/>
    <w:rsid w:val="00D453FD"/>
    <w:rsid w:val="00D457F3"/>
    <w:rsid w:val="00D45B70"/>
    <w:rsid w:val="00D45D93"/>
    <w:rsid w:val="00D46278"/>
    <w:rsid w:val="00D4635E"/>
    <w:rsid w:val="00D46579"/>
    <w:rsid w:val="00D4673D"/>
    <w:rsid w:val="00D46B75"/>
    <w:rsid w:val="00D46C1E"/>
    <w:rsid w:val="00D473AA"/>
    <w:rsid w:val="00D47F96"/>
    <w:rsid w:val="00D50149"/>
    <w:rsid w:val="00D50158"/>
    <w:rsid w:val="00D50287"/>
    <w:rsid w:val="00D5098C"/>
    <w:rsid w:val="00D50C79"/>
    <w:rsid w:val="00D50F64"/>
    <w:rsid w:val="00D51029"/>
    <w:rsid w:val="00D51093"/>
    <w:rsid w:val="00D51770"/>
    <w:rsid w:val="00D517E1"/>
    <w:rsid w:val="00D51AC4"/>
    <w:rsid w:val="00D52331"/>
    <w:rsid w:val="00D5251A"/>
    <w:rsid w:val="00D52872"/>
    <w:rsid w:val="00D5361F"/>
    <w:rsid w:val="00D540D8"/>
    <w:rsid w:val="00D5445E"/>
    <w:rsid w:val="00D546D0"/>
    <w:rsid w:val="00D54997"/>
    <w:rsid w:val="00D54DEA"/>
    <w:rsid w:val="00D54F05"/>
    <w:rsid w:val="00D551BD"/>
    <w:rsid w:val="00D55A65"/>
    <w:rsid w:val="00D55E4A"/>
    <w:rsid w:val="00D56364"/>
    <w:rsid w:val="00D56728"/>
    <w:rsid w:val="00D56BD4"/>
    <w:rsid w:val="00D56F60"/>
    <w:rsid w:val="00D5722A"/>
    <w:rsid w:val="00D57255"/>
    <w:rsid w:val="00D5727A"/>
    <w:rsid w:val="00D57528"/>
    <w:rsid w:val="00D57831"/>
    <w:rsid w:val="00D578EF"/>
    <w:rsid w:val="00D57DB7"/>
    <w:rsid w:val="00D57F71"/>
    <w:rsid w:val="00D60294"/>
    <w:rsid w:val="00D60654"/>
    <w:rsid w:val="00D60756"/>
    <w:rsid w:val="00D6098D"/>
    <w:rsid w:val="00D60DB2"/>
    <w:rsid w:val="00D60EE9"/>
    <w:rsid w:val="00D61170"/>
    <w:rsid w:val="00D616D6"/>
    <w:rsid w:val="00D6195F"/>
    <w:rsid w:val="00D62040"/>
    <w:rsid w:val="00D620F9"/>
    <w:rsid w:val="00D62140"/>
    <w:rsid w:val="00D62964"/>
    <w:rsid w:val="00D630DB"/>
    <w:rsid w:val="00D63262"/>
    <w:rsid w:val="00D63484"/>
    <w:rsid w:val="00D63751"/>
    <w:rsid w:val="00D64435"/>
    <w:rsid w:val="00D64814"/>
    <w:rsid w:val="00D64A06"/>
    <w:rsid w:val="00D64E1D"/>
    <w:rsid w:val="00D657E0"/>
    <w:rsid w:val="00D65A2E"/>
    <w:rsid w:val="00D65B7B"/>
    <w:rsid w:val="00D6623B"/>
    <w:rsid w:val="00D6625D"/>
    <w:rsid w:val="00D66804"/>
    <w:rsid w:val="00D67525"/>
    <w:rsid w:val="00D67BA7"/>
    <w:rsid w:val="00D70242"/>
    <w:rsid w:val="00D706DE"/>
    <w:rsid w:val="00D70743"/>
    <w:rsid w:val="00D709E5"/>
    <w:rsid w:val="00D71B07"/>
    <w:rsid w:val="00D71EAE"/>
    <w:rsid w:val="00D725A0"/>
    <w:rsid w:val="00D725B0"/>
    <w:rsid w:val="00D7298D"/>
    <w:rsid w:val="00D72AF7"/>
    <w:rsid w:val="00D72D7F"/>
    <w:rsid w:val="00D72F07"/>
    <w:rsid w:val="00D73484"/>
    <w:rsid w:val="00D7370C"/>
    <w:rsid w:val="00D738F6"/>
    <w:rsid w:val="00D73A73"/>
    <w:rsid w:val="00D73B02"/>
    <w:rsid w:val="00D73DE8"/>
    <w:rsid w:val="00D74695"/>
    <w:rsid w:val="00D74829"/>
    <w:rsid w:val="00D74B62"/>
    <w:rsid w:val="00D75324"/>
    <w:rsid w:val="00D75592"/>
    <w:rsid w:val="00D7562F"/>
    <w:rsid w:val="00D75A17"/>
    <w:rsid w:val="00D75A47"/>
    <w:rsid w:val="00D76A93"/>
    <w:rsid w:val="00D76B0A"/>
    <w:rsid w:val="00D772FC"/>
    <w:rsid w:val="00D776F8"/>
    <w:rsid w:val="00D77736"/>
    <w:rsid w:val="00D80170"/>
    <w:rsid w:val="00D801A5"/>
    <w:rsid w:val="00D80233"/>
    <w:rsid w:val="00D802ED"/>
    <w:rsid w:val="00D8083F"/>
    <w:rsid w:val="00D8099B"/>
    <w:rsid w:val="00D80A24"/>
    <w:rsid w:val="00D80B23"/>
    <w:rsid w:val="00D814A4"/>
    <w:rsid w:val="00D81C6D"/>
    <w:rsid w:val="00D8362F"/>
    <w:rsid w:val="00D8380C"/>
    <w:rsid w:val="00D838F5"/>
    <w:rsid w:val="00D85C06"/>
    <w:rsid w:val="00D85FCB"/>
    <w:rsid w:val="00D861B1"/>
    <w:rsid w:val="00D864C6"/>
    <w:rsid w:val="00D86F81"/>
    <w:rsid w:val="00D877AA"/>
    <w:rsid w:val="00D879E9"/>
    <w:rsid w:val="00D87EA2"/>
    <w:rsid w:val="00D900B6"/>
    <w:rsid w:val="00D902F3"/>
    <w:rsid w:val="00D90815"/>
    <w:rsid w:val="00D90AB4"/>
    <w:rsid w:val="00D91296"/>
    <w:rsid w:val="00D91861"/>
    <w:rsid w:val="00D920F8"/>
    <w:rsid w:val="00D925B5"/>
    <w:rsid w:val="00D92632"/>
    <w:rsid w:val="00D92A4C"/>
    <w:rsid w:val="00D92DA0"/>
    <w:rsid w:val="00D92F17"/>
    <w:rsid w:val="00D93D80"/>
    <w:rsid w:val="00D94277"/>
    <w:rsid w:val="00D94A21"/>
    <w:rsid w:val="00D94AE0"/>
    <w:rsid w:val="00D94C7B"/>
    <w:rsid w:val="00D94CE6"/>
    <w:rsid w:val="00D94D3C"/>
    <w:rsid w:val="00D94F78"/>
    <w:rsid w:val="00D95DA8"/>
    <w:rsid w:val="00D95DD8"/>
    <w:rsid w:val="00D96050"/>
    <w:rsid w:val="00D9651C"/>
    <w:rsid w:val="00D96555"/>
    <w:rsid w:val="00D96BE8"/>
    <w:rsid w:val="00D97456"/>
    <w:rsid w:val="00D9796C"/>
    <w:rsid w:val="00DA021F"/>
    <w:rsid w:val="00DA0709"/>
    <w:rsid w:val="00DA0ED4"/>
    <w:rsid w:val="00DA1259"/>
    <w:rsid w:val="00DA198E"/>
    <w:rsid w:val="00DA1C8F"/>
    <w:rsid w:val="00DA237D"/>
    <w:rsid w:val="00DA2456"/>
    <w:rsid w:val="00DA2ADA"/>
    <w:rsid w:val="00DA2C40"/>
    <w:rsid w:val="00DA30FB"/>
    <w:rsid w:val="00DA43E8"/>
    <w:rsid w:val="00DA4779"/>
    <w:rsid w:val="00DA4A62"/>
    <w:rsid w:val="00DA4C9A"/>
    <w:rsid w:val="00DA4DA2"/>
    <w:rsid w:val="00DA54CC"/>
    <w:rsid w:val="00DA550B"/>
    <w:rsid w:val="00DA55B0"/>
    <w:rsid w:val="00DA5BD3"/>
    <w:rsid w:val="00DA60A2"/>
    <w:rsid w:val="00DA66F9"/>
    <w:rsid w:val="00DA6BD1"/>
    <w:rsid w:val="00DA72A3"/>
    <w:rsid w:val="00DA76B5"/>
    <w:rsid w:val="00DA78C1"/>
    <w:rsid w:val="00DA7EE9"/>
    <w:rsid w:val="00DB0639"/>
    <w:rsid w:val="00DB0A15"/>
    <w:rsid w:val="00DB0EAB"/>
    <w:rsid w:val="00DB0F74"/>
    <w:rsid w:val="00DB11B3"/>
    <w:rsid w:val="00DB1521"/>
    <w:rsid w:val="00DB1D09"/>
    <w:rsid w:val="00DB1EF5"/>
    <w:rsid w:val="00DB214B"/>
    <w:rsid w:val="00DB21A1"/>
    <w:rsid w:val="00DB22A4"/>
    <w:rsid w:val="00DB2591"/>
    <w:rsid w:val="00DB2F15"/>
    <w:rsid w:val="00DB3496"/>
    <w:rsid w:val="00DB35B4"/>
    <w:rsid w:val="00DB3C21"/>
    <w:rsid w:val="00DB4536"/>
    <w:rsid w:val="00DB4948"/>
    <w:rsid w:val="00DB4B15"/>
    <w:rsid w:val="00DB4C9A"/>
    <w:rsid w:val="00DB4CE6"/>
    <w:rsid w:val="00DB4F2D"/>
    <w:rsid w:val="00DB4F32"/>
    <w:rsid w:val="00DB57A6"/>
    <w:rsid w:val="00DB588F"/>
    <w:rsid w:val="00DB58E1"/>
    <w:rsid w:val="00DB644F"/>
    <w:rsid w:val="00DB6CCE"/>
    <w:rsid w:val="00DB6FF6"/>
    <w:rsid w:val="00DB7441"/>
    <w:rsid w:val="00DB77F9"/>
    <w:rsid w:val="00DB7B44"/>
    <w:rsid w:val="00DB7C75"/>
    <w:rsid w:val="00DB7DEB"/>
    <w:rsid w:val="00DB7FEC"/>
    <w:rsid w:val="00DC002D"/>
    <w:rsid w:val="00DC04BF"/>
    <w:rsid w:val="00DC0C55"/>
    <w:rsid w:val="00DC1662"/>
    <w:rsid w:val="00DC1888"/>
    <w:rsid w:val="00DC1B65"/>
    <w:rsid w:val="00DC1F74"/>
    <w:rsid w:val="00DC20A0"/>
    <w:rsid w:val="00DC26E6"/>
    <w:rsid w:val="00DC2C37"/>
    <w:rsid w:val="00DC2FD6"/>
    <w:rsid w:val="00DC3111"/>
    <w:rsid w:val="00DC3242"/>
    <w:rsid w:val="00DC32CD"/>
    <w:rsid w:val="00DC3455"/>
    <w:rsid w:val="00DC36DF"/>
    <w:rsid w:val="00DC38A3"/>
    <w:rsid w:val="00DC40DB"/>
    <w:rsid w:val="00DC4229"/>
    <w:rsid w:val="00DC456F"/>
    <w:rsid w:val="00DC481F"/>
    <w:rsid w:val="00DC4BF9"/>
    <w:rsid w:val="00DC4E5E"/>
    <w:rsid w:val="00DC539D"/>
    <w:rsid w:val="00DC5627"/>
    <w:rsid w:val="00DC5A8D"/>
    <w:rsid w:val="00DC5D2E"/>
    <w:rsid w:val="00DC67DE"/>
    <w:rsid w:val="00DC6E9C"/>
    <w:rsid w:val="00DC703D"/>
    <w:rsid w:val="00DC7075"/>
    <w:rsid w:val="00DC785F"/>
    <w:rsid w:val="00DD0365"/>
    <w:rsid w:val="00DD0578"/>
    <w:rsid w:val="00DD0A35"/>
    <w:rsid w:val="00DD0BFE"/>
    <w:rsid w:val="00DD12F1"/>
    <w:rsid w:val="00DD1950"/>
    <w:rsid w:val="00DD1AD9"/>
    <w:rsid w:val="00DD1C64"/>
    <w:rsid w:val="00DD1C6C"/>
    <w:rsid w:val="00DD2651"/>
    <w:rsid w:val="00DD2864"/>
    <w:rsid w:val="00DD29CF"/>
    <w:rsid w:val="00DD320E"/>
    <w:rsid w:val="00DD3879"/>
    <w:rsid w:val="00DD39A9"/>
    <w:rsid w:val="00DD41B8"/>
    <w:rsid w:val="00DD44E4"/>
    <w:rsid w:val="00DD48AC"/>
    <w:rsid w:val="00DD5042"/>
    <w:rsid w:val="00DD5351"/>
    <w:rsid w:val="00DD53D2"/>
    <w:rsid w:val="00DD5419"/>
    <w:rsid w:val="00DD5FF6"/>
    <w:rsid w:val="00DD667E"/>
    <w:rsid w:val="00DD73FC"/>
    <w:rsid w:val="00DD779D"/>
    <w:rsid w:val="00DD77F8"/>
    <w:rsid w:val="00DD7C6F"/>
    <w:rsid w:val="00DE01D3"/>
    <w:rsid w:val="00DE03FF"/>
    <w:rsid w:val="00DE0435"/>
    <w:rsid w:val="00DE0C24"/>
    <w:rsid w:val="00DE0FBF"/>
    <w:rsid w:val="00DE11D6"/>
    <w:rsid w:val="00DE1796"/>
    <w:rsid w:val="00DE188E"/>
    <w:rsid w:val="00DE1E53"/>
    <w:rsid w:val="00DE2896"/>
    <w:rsid w:val="00DE3E84"/>
    <w:rsid w:val="00DE40C5"/>
    <w:rsid w:val="00DE48DD"/>
    <w:rsid w:val="00DE493F"/>
    <w:rsid w:val="00DE677E"/>
    <w:rsid w:val="00DE6CFC"/>
    <w:rsid w:val="00DE7269"/>
    <w:rsid w:val="00DF02E1"/>
    <w:rsid w:val="00DF02E3"/>
    <w:rsid w:val="00DF14F3"/>
    <w:rsid w:val="00DF1663"/>
    <w:rsid w:val="00DF1943"/>
    <w:rsid w:val="00DF1A22"/>
    <w:rsid w:val="00DF1F51"/>
    <w:rsid w:val="00DF2280"/>
    <w:rsid w:val="00DF22BD"/>
    <w:rsid w:val="00DF23F0"/>
    <w:rsid w:val="00DF25C4"/>
    <w:rsid w:val="00DF25C9"/>
    <w:rsid w:val="00DF2BA3"/>
    <w:rsid w:val="00DF2D14"/>
    <w:rsid w:val="00DF33A2"/>
    <w:rsid w:val="00DF380E"/>
    <w:rsid w:val="00DF3F6A"/>
    <w:rsid w:val="00DF4913"/>
    <w:rsid w:val="00DF4AF7"/>
    <w:rsid w:val="00DF6346"/>
    <w:rsid w:val="00DF6604"/>
    <w:rsid w:val="00DF7523"/>
    <w:rsid w:val="00DF7892"/>
    <w:rsid w:val="00DF7C8D"/>
    <w:rsid w:val="00DF7F63"/>
    <w:rsid w:val="00E005FC"/>
    <w:rsid w:val="00E007E5"/>
    <w:rsid w:val="00E00853"/>
    <w:rsid w:val="00E00C68"/>
    <w:rsid w:val="00E00DCB"/>
    <w:rsid w:val="00E0104C"/>
    <w:rsid w:val="00E01A6B"/>
    <w:rsid w:val="00E02134"/>
    <w:rsid w:val="00E0218E"/>
    <w:rsid w:val="00E023B3"/>
    <w:rsid w:val="00E02442"/>
    <w:rsid w:val="00E025CC"/>
    <w:rsid w:val="00E0325A"/>
    <w:rsid w:val="00E03327"/>
    <w:rsid w:val="00E0339D"/>
    <w:rsid w:val="00E0358D"/>
    <w:rsid w:val="00E03C3C"/>
    <w:rsid w:val="00E0415B"/>
    <w:rsid w:val="00E04792"/>
    <w:rsid w:val="00E04932"/>
    <w:rsid w:val="00E04B2A"/>
    <w:rsid w:val="00E054E9"/>
    <w:rsid w:val="00E05858"/>
    <w:rsid w:val="00E05E6F"/>
    <w:rsid w:val="00E06343"/>
    <w:rsid w:val="00E06745"/>
    <w:rsid w:val="00E067AC"/>
    <w:rsid w:val="00E06D7A"/>
    <w:rsid w:val="00E07063"/>
    <w:rsid w:val="00E071A1"/>
    <w:rsid w:val="00E075DE"/>
    <w:rsid w:val="00E10435"/>
    <w:rsid w:val="00E10B08"/>
    <w:rsid w:val="00E11721"/>
    <w:rsid w:val="00E11D86"/>
    <w:rsid w:val="00E12662"/>
    <w:rsid w:val="00E12A63"/>
    <w:rsid w:val="00E130FA"/>
    <w:rsid w:val="00E13149"/>
    <w:rsid w:val="00E133E2"/>
    <w:rsid w:val="00E1350A"/>
    <w:rsid w:val="00E135AB"/>
    <w:rsid w:val="00E136AF"/>
    <w:rsid w:val="00E13B56"/>
    <w:rsid w:val="00E13C07"/>
    <w:rsid w:val="00E13F99"/>
    <w:rsid w:val="00E142F7"/>
    <w:rsid w:val="00E149A1"/>
    <w:rsid w:val="00E14A46"/>
    <w:rsid w:val="00E14B49"/>
    <w:rsid w:val="00E14BCC"/>
    <w:rsid w:val="00E153AE"/>
    <w:rsid w:val="00E1547F"/>
    <w:rsid w:val="00E15C2B"/>
    <w:rsid w:val="00E162C3"/>
    <w:rsid w:val="00E168A2"/>
    <w:rsid w:val="00E16AD6"/>
    <w:rsid w:val="00E16B91"/>
    <w:rsid w:val="00E16C39"/>
    <w:rsid w:val="00E17115"/>
    <w:rsid w:val="00E1741E"/>
    <w:rsid w:val="00E176A7"/>
    <w:rsid w:val="00E203B0"/>
    <w:rsid w:val="00E204F3"/>
    <w:rsid w:val="00E20803"/>
    <w:rsid w:val="00E20898"/>
    <w:rsid w:val="00E20B43"/>
    <w:rsid w:val="00E213BA"/>
    <w:rsid w:val="00E21AF0"/>
    <w:rsid w:val="00E21C21"/>
    <w:rsid w:val="00E21E99"/>
    <w:rsid w:val="00E220E9"/>
    <w:rsid w:val="00E221F0"/>
    <w:rsid w:val="00E222A2"/>
    <w:rsid w:val="00E22752"/>
    <w:rsid w:val="00E22E0C"/>
    <w:rsid w:val="00E23533"/>
    <w:rsid w:val="00E23D11"/>
    <w:rsid w:val="00E23E2B"/>
    <w:rsid w:val="00E24206"/>
    <w:rsid w:val="00E24657"/>
    <w:rsid w:val="00E24E33"/>
    <w:rsid w:val="00E24E5E"/>
    <w:rsid w:val="00E25A99"/>
    <w:rsid w:val="00E25E7A"/>
    <w:rsid w:val="00E266C5"/>
    <w:rsid w:val="00E2678A"/>
    <w:rsid w:val="00E26D78"/>
    <w:rsid w:val="00E2707A"/>
    <w:rsid w:val="00E27324"/>
    <w:rsid w:val="00E2734D"/>
    <w:rsid w:val="00E27816"/>
    <w:rsid w:val="00E27D84"/>
    <w:rsid w:val="00E30AB2"/>
    <w:rsid w:val="00E30FF1"/>
    <w:rsid w:val="00E31B4C"/>
    <w:rsid w:val="00E3291D"/>
    <w:rsid w:val="00E32AF8"/>
    <w:rsid w:val="00E33157"/>
    <w:rsid w:val="00E33728"/>
    <w:rsid w:val="00E338D7"/>
    <w:rsid w:val="00E34203"/>
    <w:rsid w:val="00E342D4"/>
    <w:rsid w:val="00E3444A"/>
    <w:rsid w:val="00E34524"/>
    <w:rsid w:val="00E347FD"/>
    <w:rsid w:val="00E348EC"/>
    <w:rsid w:val="00E34DEE"/>
    <w:rsid w:val="00E35306"/>
    <w:rsid w:val="00E354F2"/>
    <w:rsid w:val="00E35549"/>
    <w:rsid w:val="00E359B6"/>
    <w:rsid w:val="00E35BEA"/>
    <w:rsid w:val="00E35E3C"/>
    <w:rsid w:val="00E35FDC"/>
    <w:rsid w:val="00E3638F"/>
    <w:rsid w:val="00E36999"/>
    <w:rsid w:val="00E3708C"/>
    <w:rsid w:val="00E379C6"/>
    <w:rsid w:val="00E37A58"/>
    <w:rsid w:val="00E37E9C"/>
    <w:rsid w:val="00E401C5"/>
    <w:rsid w:val="00E4053D"/>
    <w:rsid w:val="00E40A99"/>
    <w:rsid w:val="00E40BAB"/>
    <w:rsid w:val="00E4102A"/>
    <w:rsid w:val="00E41307"/>
    <w:rsid w:val="00E4187B"/>
    <w:rsid w:val="00E41B0A"/>
    <w:rsid w:val="00E41C4D"/>
    <w:rsid w:val="00E41C57"/>
    <w:rsid w:val="00E41E51"/>
    <w:rsid w:val="00E424BB"/>
    <w:rsid w:val="00E425E3"/>
    <w:rsid w:val="00E42D72"/>
    <w:rsid w:val="00E42EF8"/>
    <w:rsid w:val="00E43AA7"/>
    <w:rsid w:val="00E43C0C"/>
    <w:rsid w:val="00E4428B"/>
    <w:rsid w:val="00E4469D"/>
    <w:rsid w:val="00E44AA1"/>
    <w:rsid w:val="00E44CF5"/>
    <w:rsid w:val="00E44D63"/>
    <w:rsid w:val="00E45B92"/>
    <w:rsid w:val="00E45DD0"/>
    <w:rsid w:val="00E45F4F"/>
    <w:rsid w:val="00E46845"/>
    <w:rsid w:val="00E47620"/>
    <w:rsid w:val="00E50370"/>
    <w:rsid w:val="00E504FD"/>
    <w:rsid w:val="00E50653"/>
    <w:rsid w:val="00E50924"/>
    <w:rsid w:val="00E5095F"/>
    <w:rsid w:val="00E50BCE"/>
    <w:rsid w:val="00E517A4"/>
    <w:rsid w:val="00E51A3A"/>
    <w:rsid w:val="00E51A3B"/>
    <w:rsid w:val="00E51C69"/>
    <w:rsid w:val="00E51C93"/>
    <w:rsid w:val="00E51DC0"/>
    <w:rsid w:val="00E51DF9"/>
    <w:rsid w:val="00E52881"/>
    <w:rsid w:val="00E52C04"/>
    <w:rsid w:val="00E52FE3"/>
    <w:rsid w:val="00E53CEA"/>
    <w:rsid w:val="00E53F98"/>
    <w:rsid w:val="00E5414F"/>
    <w:rsid w:val="00E54AAA"/>
    <w:rsid w:val="00E54F01"/>
    <w:rsid w:val="00E5511A"/>
    <w:rsid w:val="00E55172"/>
    <w:rsid w:val="00E5551F"/>
    <w:rsid w:val="00E556D0"/>
    <w:rsid w:val="00E5597A"/>
    <w:rsid w:val="00E55C56"/>
    <w:rsid w:val="00E55C69"/>
    <w:rsid w:val="00E56C71"/>
    <w:rsid w:val="00E56D5C"/>
    <w:rsid w:val="00E56E6C"/>
    <w:rsid w:val="00E57446"/>
    <w:rsid w:val="00E57C00"/>
    <w:rsid w:val="00E6076E"/>
    <w:rsid w:val="00E6096A"/>
    <w:rsid w:val="00E60999"/>
    <w:rsid w:val="00E60C1F"/>
    <w:rsid w:val="00E60D12"/>
    <w:rsid w:val="00E60D5A"/>
    <w:rsid w:val="00E60F44"/>
    <w:rsid w:val="00E61451"/>
    <w:rsid w:val="00E61653"/>
    <w:rsid w:val="00E62B6A"/>
    <w:rsid w:val="00E62C70"/>
    <w:rsid w:val="00E62E7A"/>
    <w:rsid w:val="00E63D4A"/>
    <w:rsid w:val="00E64D14"/>
    <w:rsid w:val="00E64F08"/>
    <w:rsid w:val="00E650CC"/>
    <w:rsid w:val="00E65230"/>
    <w:rsid w:val="00E65766"/>
    <w:rsid w:val="00E65C9A"/>
    <w:rsid w:val="00E66214"/>
    <w:rsid w:val="00E66575"/>
    <w:rsid w:val="00E6664B"/>
    <w:rsid w:val="00E66A4E"/>
    <w:rsid w:val="00E66BA0"/>
    <w:rsid w:val="00E67247"/>
    <w:rsid w:val="00E67482"/>
    <w:rsid w:val="00E67BA0"/>
    <w:rsid w:val="00E702E3"/>
    <w:rsid w:val="00E70800"/>
    <w:rsid w:val="00E70CC8"/>
    <w:rsid w:val="00E70D00"/>
    <w:rsid w:val="00E70D6E"/>
    <w:rsid w:val="00E716F2"/>
    <w:rsid w:val="00E7183E"/>
    <w:rsid w:val="00E71A6C"/>
    <w:rsid w:val="00E71BC1"/>
    <w:rsid w:val="00E727DD"/>
    <w:rsid w:val="00E72CE9"/>
    <w:rsid w:val="00E73B23"/>
    <w:rsid w:val="00E73BED"/>
    <w:rsid w:val="00E742B1"/>
    <w:rsid w:val="00E74446"/>
    <w:rsid w:val="00E747F2"/>
    <w:rsid w:val="00E74943"/>
    <w:rsid w:val="00E74DE7"/>
    <w:rsid w:val="00E74F62"/>
    <w:rsid w:val="00E75222"/>
    <w:rsid w:val="00E756A4"/>
    <w:rsid w:val="00E75BB6"/>
    <w:rsid w:val="00E75C2A"/>
    <w:rsid w:val="00E7600F"/>
    <w:rsid w:val="00E7641D"/>
    <w:rsid w:val="00E766DB"/>
    <w:rsid w:val="00E76D29"/>
    <w:rsid w:val="00E77146"/>
    <w:rsid w:val="00E77528"/>
    <w:rsid w:val="00E77B72"/>
    <w:rsid w:val="00E804A2"/>
    <w:rsid w:val="00E809B5"/>
    <w:rsid w:val="00E809DE"/>
    <w:rsid w:val="00E80AE7"/>
    <w:rsid w:val="00E81087"/>
    <w:rsid w:val="00E810B5"/>
    <w:rsid w:val="00E810D4"/>
    <w:rsid w:val="00E81147"/>
    <w:rsid w:val="00E811C8"/>
    <w:rsid w:val="00E812E0"/>
    <w:rsid w:val="00E81FB8"/>
    <w:rsid w:val="00E828C6"/>
    <w:rsid w:val="00E82CEC"/>
    <w:rsid w:val="00E83DEB"/>
    <w:rsid w:val="00E84924"/>
    <w:rsid w:val="00E84977"/>
    <w:rsid w:val="00E84F5A"/>
    <w:rsid w:val="00E85317"/>
    <w:rsid w:val="00E857B4"/>
    <w:rsid w:val="00E858C6"/>
    <w:rsid w:val="00E8594C"/>
    <w:rsid w:val="00E85B3F"/>
    <w:rsid w:val="00E85C29"/>
    <w:rsid w:val="00E863CE"/>
    <w:rsid w:val="00E86619"/>
    <w:rsid w:val="00E86631"/>
    <w:rsid w:val="00E8705A"/>
    <w:rsid w:val="00E87232"/>
    <w:rsid w:val="00E87685"/>
    <w:rsid w:val="00E87919"/>
    <w:rsid w:val="00E90192"/>
    <w:rsid w:val="00E903FC"/>
    <w:rsid w:val="00E905D1"/>
    <w:rsid w:val="00E90973"/>
    <w:rsid w:val="00E909B3"/>
    <w:rsid w:val="00E91052"/>
    <w:rsid w:val="00E9106E"/>
    <w:rsid w:val="00E9149F"/>
    <w:rsid w:val="00E9174E"/>
    <w:rsid w:val="00E918FA"/>
    <w:rsid w:val="00E91909"/>
    <w:rsid w:val="00E922EB"/>
    <w:rsid w:val="00E92C4E"/>
    <w:rsid w:val="00E93811"/>
    <w:rsid w:val="00E93F57"/>
    <w:rsid w:val="00E958D1"/>
    <w:rsid w:val="00E959EF"/>
    <w:rsid w:val="00E95B51"/>
    <w:rsid w:val="00E95D76"/>
    <w:rsid w:val="00E966D7"/>
    <w:rsid w:val="00E9690A"/>
    <w:rsid w:val="00E96A2D"/>
    <w:rsid w:val="00E96CA1"/>
    <w:rsid w:val="00E96F01"/>
    <w:rsid w:val="00E971EC"/>
    <w:rsid w:val="00E9758B"/>
    <w:rsid w:val="00E9770B"/>
    <w:rsid w:val="00E97981"/>
    <w:rsid w:val="00E97B1E"/>
    <w:rsid w:val="00E97B99"/>
    <w:rsid w:val="00EA0070"/>
    <w:rsid w:val="00EA04EB"/>
    <w:rsid w:val="00EA0AFD"/>
    <w:rsid w:val="00EA0D41"/>
    <w:rsid w:val="00EA0E24"/>
    <w:rsid w:val="00EA0E8B"/>
    <w:rsid w:val="00EA0F31"/>
    <w:rsid w:val="00EA1061"/>
    <w:rsid w:val="00EA16C4"/>
    <w:rsid w:val="00EA1CE0"/>
    <w:rsid w:val="00EA1DDB"/>
    <w:rsid w:val="00EA1E5E"/>
    <w:rsid w:val="00EA2039"/>
    <w:rsid w:val="00EA2105"/>
    <w:rsid w:val="00EA240A"/>
    <w:rsid w:val="00EA24EB"/>
    <w:rsid w:val="00EA25A3"/>
    <w:rsid w:val="00EA2F7C"/>
    <w:rsid w:val="00EA3577"/>
    <w:rsid w:val="00EA3A50"/>
    <w:rsid w:val="00EA43B0"/>
    <w:rsid w:val="00EA517C"/>
    <w:rsid w:val="00EA517F"/>
    <w:rsid w:val="00EA545E"/>
    <w:rsid w:val="00EA54E6"/>
    <w:rsid w:val="00EA5CD8"/>
    <w:rsid w:val="00EA60F8"/>
    <w:rsid w:val="00EA6424"/>
    <w:rsid w:val="00EA6A75"/>
    <w:rsid w:val="00EA7548"/>
    <w:rsid w:val="00EA7989"/>
    <w:rsid w:val="00EA7ED9"/>
    <w:rsid w:val="00EA7FD9"/>
    <w:rsid w:val="00EB09DD"/>
    <w:rsid w:val="00EB0FA6"/>
    <w:rsid w:val="00EB1962"/>
    <w:rsid w:val="00EB1A63"/>
    <w:rsid w:val="00EB39D9"/>
    <w:rsid w:val="00EB3BC0"/>
    <w:rsid w:val="00EB3C8D"/>
    <w:rsid w:val="00EB3D23"/>
    <w:rsid w:val="00EB3DD4"/>
    <w:rsid w:val="00EB42EE"/>
    <w:rsid w:val="00EB4629"/>
    <w:rsid w:val="00EB470F"/>
    <w:rsid w:val="00EB5E59"/>
    <w:rsid w:val="00EB6203"/>
    <w:rsid w:val="00EB6469"/>
    <w:rsid w:val="00EB65D2"/>
    <w:rsid w:val="00EB6AE9"/>
    <w:rsid w:val="00EB6DCC"/>
    <w:rsid w:val="00EB7082"/>
    <w:rsid w:val="00EB7BF0"/>
    <w:rsid w:val="00EB7EE1"/>
    <w:rsid w:val="00EC0241"/>
    <w:rsid w:val="00EC090F"/>
    <w:rsid w:val="00EC0C84"/>
    <w:rsid w:val="00EC143A"/>
    <w:rsid w:val="00EC1788"/>
    <w:rsid w:val="00EC20CD"/>
    <w:rsid w:val="00EC23BA"/>
    <w:rsid w:val="00EC2649"/>
    <w:rsid w:val="00EC2BEF"/>
    <w:rsid w:val="00EC2D66"/>
    <w:rsid w:val="00EC2E5F"/>
    <w:rsid w:val="00EC31FD"/>
    <w:rsid w:val="00EC358F"/>
    <w:rsid w:val="00EC3594"/>
    <w:rsid w:val="00EC376C"/>
    <w:rsid w:val="00EC384F"/>
    <w:rsid w:val="00EC3D1B"/>
    <w:rsid w:val="00EC3E6D"/>
    <w:rsid w:val="00EC3EBA"/>
    <w:rsid w:val="00EC3F04"/>
    <w:rsid w:val="00EC43F9"/>
    <w:rsid w:val="00EC51DD"/>
    <w:rsid w:val="00EC52FA"/>
    <w:rsid w:val="00EC5898"/>
    <w:rsid w:val="00EC5932"/>
    <w:rsid w:val="00EC5D0C"/>
    <w:rsid w:val="00EC5E1A"/>
    <w:rsid w:val="00EC6175"/>
    <w:rsid w:val="00EC630A"/>
    <w:rsid w:val="00EC66FC"/>
    <w:rsid w:val="00EC753E"/>
    <w:rsid w:val="00EC7E64"/>
    <w:rsid w:val="00EC7F22"/>
    <w:rsid w:val="00ED0013"/>
    <w:rsid w:val="00ED004B"/>
    <w:rsid w:val="00ED020E"/>
    <w:rsid w:val="00ED0B6D"/>
    <w:rsid w:val="00ED14CC"/>
    <w:rsid w:val="00ED1817"/>
    <w:rsid w:val="00ED1988"/>
    <w:rsid w:val="00ED1C67"/>
    <w:rsid w:val="00ED1FDD"/>
    <w:rsid w:val="00ED2125"/>
    <w:rsid w:val="00ED2225"/>
    <w:rsid w:val="00ED23F1"/>
    <w:rsid w:val="00ED3053"/>
    <w:rsid w:val="00ED4411"/>
    <w:rsid w:val="00ED4479"/>
    <w:rsid w:val="00ED4D4C"/>
    <w:rsid w:val="00ED4E84"/>
    <w:rsid w:val="00ED556F"/>
    <w:rsid w:val="00ED5627"/>
    <w:rsid w:val="00ED6061"/>
    <w:rsid w:val="00ED7691"/>
    <w:rsid w:val="00ED7F34"/>
    <w:rsid w:val="00ED7F93"/>
    <w:rsid w:val="00EE03E1"/>
    <w:rsid w:val="00EE0480"/>
    <w:rsid w:val="00EE09B0"/>
    <w:rsid w:val="00EE0DA6"/>
    <w:rsid w:val="00EE1084"/>
    <w:rsid w:val="00EE13D1"/>
    <w:rsid w:val="00EE13E5"/>
    <w:rsid w:val="00EE14D2"/>
    <w:rsid w:val="00EE1779"/>
    <w:rsid w:val="00EE181F"/>
    <w:rsid w:val="00EE19BA"/>
    <w:rsid w:val="00EE19C9"/>
    <w:rsid w:val="00EE1EA0"/>
    <w:rsid w:val="00EE2613"/>
    <w:rsid w:val="00EE27FE"/>
    <w:rsid w:val="00EE2C88"/>
    <w:rsid w:val="00EE2F84"/>
    <w:rsid w:val="00EE35A7"/>
    <w:rsid w:val="00EE3954"/>
    <w:rsid w:val="00EE3B01"/>
    <w:rsid w:val="00EE4D19"/>
    <w:rsid w:val="00EE52AA"/>
    <w:rsid w:val="00EE572E"/>
    <w:rsid w:val="00EE5D7C"/>
    <w:rsid w:val="00EE5E2A"/>
    <w:rsid w:val="00EE5E31"/>
    <w:rsid w:val="00EE67C6"/>
    <w:rsid w:val="00EE6F2B"/>
    <w:rsid w:val="00EE73FF"/>
    <w:rsid w:val="00EE7838"/>
    <w:rsid w:val="00EE79C5"/>
    <w:rsid w:val="00EE7D54"/>
    <w:rsid w:val="00EF0284"/>
    <w:rsid w:val="00EF06CB"/>
    <w:rsid w:val="00EF0F80"/>
    <w:rsid w:val="00EF1A52"/>
    <w:rsid w:val="00EF1C38"/>
    <w:rsid w:val="00EF22F0"/>
    <w:rsid w:val="00EF253E"/>
    <w:rsid w:val="00EF2559"/>
    <w:rsid w:val="00EF26CC"/>
    <w:rsid w:val="00EF2845"/>
    <w:rsid w:val="00EF2867"/>
    <w:rsid w:val="00EF2E16"/>
    <w:rsid w:val="00EF2F4E"/>
    <w:rsid w:val="00EF3106"/>
    <w:rsid w:val="00EF31D1"/>
    <w:rsid w:val="00EF32AC"/>
    <w:rsid w:val="00EF378B"/>
    <w:rsid w:val="00EF3973"/>
    <w:rsid w:val="00EF4247"/>
    <w:rsid w:val="00EF4294"/>
    <w:rsid w:val="00EF42C3"/>
    <w:rsid w:val="00EF4770"/>
    <w:rsid w:val="00EF4AF0"/>
    <w:rsid w:val="00EF4D00"/>
    <w:rsid w:val="00EF532E"/>
    <w:rsid w:val="00EF5341"/>
    <w:rsid w:val="00EF54BE"/>
    <w:rsid w:val="00EF5769"/>
    <w:rsid w:val="00EF58D9"/>
    <w:rsid w:val="00EF5DEC"/>
    <w:rsid w:val="00EF5E1A"/>
    <w:rsid w:val="00EF640C"/>
    <w:rsid w:val="00EF6756"/>
    <w:rsid w:val="00EF6A19"/>
    <w:rsid w:val="00EF6D00"/>
    <w:rsid w:val="00EF6ED0"/>
    <w:rsid w:val="00EF6F1D"/>
    <w:rsid w:val="00EF727C"/>
    <w:rsid w:val="00EF7309"/>
    <w:rsid w:val="00EF759D"/>
    <w:rsid w:val="00EF766C"/>
    <w:rsid w:val="00EF798C"/>
    <w:rsid w:val="00EF7A01"/>
    <w:rsid w:val="00F00D71"/>
    <w:rsid w:val="00F00D7F"/>
    <w:rsid w:val="00F00FAC"/>
    <w:rsid w:val="00F0110A"/>
    <w:rsid w:val="00F0252D"/>
    <w:rsid w:val="00F0255B"/>
    <w:rsid w:val="00F02650"/>
    <w:rsid w:val="00F02A8A"/>
    <w:rsid w:val="00F0362E"/>
    <w:rsid w:val="00F0399B"/>
    <w:rsid w:val="00F03F08"/>
    <w:rsid w:val="00F04182"/>
    <w:rsid w:val="00F042AD"/>
    <w:rsid w:val="00F0452A"/>
    <w:rsid w:val="00F047E7"/>
    <w:rsid w:val="00F04A8F"/>
    <w:rsid w:val="00F04F0B"/>
    <w:rsid w:val="00F0556D"/>
    <w:rsid w:val="00F05EB3"/>
    <w:rsid w:val="00F06279"/>
    <w:rsid w:val="00F06774"/>
    <w:rsid w:val="00F068C8"/>
    <w:rsid w:val="00F069E9"/>
    <w:rsid w:val="00F06BC2"/>
    <w:rsid w:val="00F06E16"/>
    <w:rsid w:val="00F07F55"/>
    <w:rsid w:val="00F1014F"/>
    <w:rsid w:val="00F10511"/>
    <w:rsid w:val="00F1078B"/>
    <w:rsid w:val="00F10970"/>
    <w:rsid w:val="00F117FF"/>
    <w:rsid w:val="00F11AAA"/>
    <w:rsid w:val="00F11B71"/>
    <w:rsid w:val="00F11D36"/>
    <w:rsid w:val="00F11E77"/>
    <w:rsid w:val="00F12BC4"/>
    <w:rsid w:val="00F12F9A"/>
    <w:rsid w:val="00F137E5"/>
    <w:rsid w:val="00F14B66"/>
    <w:rsid w:val="00F14D31"/>
    <w:rsid w:val="00F14DA1"/>
    <w:rsid w:val="00F150E3"/>
    <w:rsid w:val="00F15349"/>
    <w:rsid w:val="00F15CE0"/>
    <w:rsid w:val="00F1635E"/>
    <w:rsid w:val="00F166BB"/>
    <w:rsid w:val="00F17840"/>
    <w:rsid w:val="00F17C4B"/>
    <w:rsid w:val="00F17FB5"/>
    <w:rsid w:val="00F20425"/>
    <w:rsid w:val="00F20B56"/>
    <w:rsid w:val="00F2165F"/>
    <w:rsid w:val="00F2179F"/>
    <w:rsid w:val="00F2189D"/>
    <w:rsid w:val="00F21961"/>
    <w:rsid w:val="00F21AAD"/>
    <w:rsid w:val="00F21ECB"/>
    <w:rsid w:val="00F227F4"/>
    <w:rsid w:val="00F2388C"/>
    <w:rsid w:val="00F23A94"/>
    <w:rsid w:val="00F23CC5"/>
    <w:rsid w:val="00F24326"/>
    <w:rsid w:val="00F2467F"/>
    <w:rsid w:val="00F25055"/>
    <w:rsid w:val="00F2546D"/>
    <w:rsid w:val="00F25F59"/>
    <w:rsid w:val="00F265F3"/>
    <w:rsid w:val="00F26626"/>
    <w:rsid w:val="00F26758"/>
    <w:rsid w:val="00F26829"/>
    <w:rsid w:val="00F26EC7"/>
    <w:rsid w:val="00F2730A"/>
    <w:rsid w:val="00F2732A"/>
    <w:rsid w:val="00F274FF"/>
    <w:rsid w:val="00F27A3C"/>
    <w:rsid w:val="00F3019C"/>
    <w:rsid w:val="00F3033D"/>
    <w:rsid w:val="00F3042C"/>
    <w:rsid w:val="00F30519"/>
    <w:rsid w:val="00F30E12"/>
    <w:rsid w:val="00F3190D"/>
    <w:rsid w:val="00F3191E"/>
    <w:rsid w:val="00F31BB4"/>
    <w:rsid w:val="00F323B3"/>
    <w:rsid w:val="00F32AF8"/>
    <w:rsid w:val="00F32DD1"/>
    <w:rsid w:val="00F331D6"/>
    <w:rsid w:val="00F33620"/>
    <w:rsid w:val="00F33D6D"/>
    <w:rsid w:val="00F33E9A"/>
    <w:rsid w:val="00F33FA7"/>
    <w:rsid w:val="00F340ED"/>
    <w:rsid w:val="00F34403"/>
    <w:rsid w:val="00F34819"/>
    <w:rsid w:val="00F34AA6"/>
    <w:rsid w:val="00F353DF"/>
    <w:rsid w:val="00F35B43"/>
    <w:rsid w:val="00F35DD6"/>
    <w:rsid w:val="00F36435"/>
    <w:rsid w:val="00F36C05"/>
    <w:rsid w:val="00F36E48"/>
    <w:rsid w:val="00F370C5"/>
    <w:rsid w:val="00F37437"/>
    <w:rsid w:val="00F37F5D"/>
    <w:rsid w:val="00F405C5"/>
    <w:rsid w:val="00F411A8"/>
    <w:rsid w:val="00F411FF"/>
    <w:rsid w:val="00F413AD"/>
    <w:rsid w:val="00F413BC"/>
    <w:rsid w:val="00F417AF"/>
    <w:rsid w:val="00F41DA4"/>
    <w:rsid w:val="00F41FBB"/>
    <w:rsid w:val="00F4296E"/>
    <w:rsid w:val="00F42B69"/>
    <w:rsid w:val="00F42BED"/>
    <w:rsid w:val="00F42D2F"/>
    <w:rsid w:val="00F42EE0"/>
    <w:rsid w:val="00F43C4E"/>
    <w:rsid w:val="00F43E87"/>
    <w:rsid w:val="00F44787"/>
    <w:rsid w:val="00F44899"/>
    <w:rsid w:val="00F448CF"/>
    <w:rsid w:val="00F44973"/>
    <w:rsid w:val="00F45360"/>
    <w:rsid w:val="00F45AFF"/>
    <w:rsid w:val="00F4616E"/>
    <w:rsid w:val="00F462DA"/>
    <w:rsid w:val="00F4652D"/>
    <w:rsid w:val="00F46767"/>
    <w:rsid w:val="00F4686F"/>
    <w:rsid w:val="00F46DE6"/>
    <w:rsid w:val="00F47365"/>
    <w:rsid w:val="00F47596"/>
    <w:rsid w:val="00F4793C"/>
    <w:rsid w:val="00F47B99"/>
    <w:rsid w:val="00F47D4F"/>
    <w:rsid w:val="00F5003A"/>
    <w:rsid w:val="00F50131"/>
    <w:rsid w:val="00F507C1"/>
    <w:rsid w:val="00F50849"/>
    <w:rsid w:val="00F50BD1"/>
    <w:rsid w:val="00F514B8"/>
    <w:rsid w:val="00F51E76"/>
    <w:rsid w:val="00F51F2E"/>
    <w:rsid w:val="00F527CC"/>
    <w:rsid w:val="00F52B98"/>
    <w:rsid w:val="00F52D72"/>
    <w:rsid w:val="00F53165"/>
    <w:rsid w:val="00F53F8F"/>
    <w:rsid w:val="00F54051"/>
    <w:rsid w:val="00F54C28"/>
    <w:rsid w:val="00F54F8F"/>
    <w:rsid w:val="00F551E0"/>
    <w:rsid w:val="00F55208"/>
    <w:rsid w:val="00F55394"/>
    <w:rsid w:val="00F559D9"/>
    <w:rsid w:val="00F559EA"/>
    <w:rsid w:val="00F55A02"/>
    <w:rsid w:val="00F56849"/>
    <w:rsid w:val="00F56E9E"/>
    <w:rsid w:val="00F57CFF"/>
    <w:rsid w:val="00F600F7"/>
    <w:rsid w:val="00F60751"/>
    <w:rsid w:val="00F608A9"/>
    <w:rsid w:val="00F60EAF"/>
    <w:rsid w:val="00F6136E"/>
    <w:rsid w:val="00F614EB"/>
    <w:rsid w:val="00F6153F"/>
    <w:rsid w:val="00F616DF"/>
    <w:rsid w:val="00F61B3D"/>
    <w:rsid w:val="00F61DEB"/>
    <w:rsid w:val="00F622A4"/>
    <w:rsid w:val="00F62863"/>
    <w:rsid w:val="00F63557"/>
    <w:rsid w:val="00F6366F"/>
    <w:rsid w:val="00F63AF8"/>
    <w:rsid w:val="00F64172"/>
    <w:rsid w:val="00F65633"/>
    <w:rsid w:val="00F65C42"/>
    <w:rsid w:val="00F66E1C"/>
    <w:rsid w:val="00F66EB1"/>
    <w:rsid w:val="00F67201"/>
    <w:rsid w:val="00F67784"/>
    <w:rsid w:val="00F67797"/>
    <w:rsid w:val="00F67813"/>
    <w:rsid w:val="00F7021C"/>
    <w:rsid w:val="00F703C1"/>
    <w:rsid w:val="00F707B3"/>
    <w:rsid w:val="00F70B0A"/>
    <w:rsid w:val="00F713E2"/>
    <w:rsid w:val="00F71469"/>
    <w:rsid w:val="00F71AC9"/>
    <w:rsid w:val="00F722E2"/>
    <w:rsid w:val="00F72DE3"/>
    <w:rsid w:val="00F72E23"/>
    <w:rsid w:val="00F731EF"/>
    <w:rsid w:val="00F7348C"/>
    <w:rsid w:val="00F734C8"/>
    <w:rsid w:val="00F73B26"/>
    <w:rsid w:val="00F73F6A"/>
    <w:rsid w:val="00F74277"/>
    <w:rsid w:val="00F74F72"/>
    <w:rsid w:val="00F751DB"/>
    <w:rsid w:val="00F756A0"/>
    <w:rsid w:val="00F756BB"/>
    <w:rsid w:val="00F75727"/>
    <w:rsid w:val="00F758C1"/>
    <w:rsid w:val="00F75C3B"/>
    <w:rsid w:val="00F75D72"/>
    <w:rsid w:val="00F76068"/>
    <w:rsid w:val="00F763C1"/>
    <w:rsid w:val="00F764C8"/>
    <w:rsid w:val="00F76A69"/>
    <w:rsid w:val="00F7753F"/>
    <w:rsid w:val="00F776CE"/>
    <w:rsid w:val="00F779D6"/>
    <w:rsid w:val="00F77FBE"/>
    <w:rsid w:val="00F801C2"/>
    <w:rsid w:val="00F80360"/>
    <w:rsid w:val="00F80BBF"/>
    <w:rsid w:val="00F80DA0"/>
    <w:rsid w:val="00F816D9"/>
    <w:rsid w:val="00F81823"/>
    <w:rsid w:val="00F8203F"/>
    <w:rsid w:val="00F82064"/>
    <w:rsid w:val="00F822A8"/>
    <w:rsid w:val="00F82343"/>
    <w:rsid w:val="00F823AF"/>
    <w:rsid w:val="00F826F2"/>
    <w:rsid w:val="00F827C8"/>
    <w:rsid w:val="00F82AC3"/>
    <w:rsid w:val="00F82CBE"/>
    <w:rsid w:val="00F832F3"/>
    <w:rsid w:val="00F83A20"/>
    <w:rsid w:val="00F84296"/>
    <w:rsid w:val="00F85102"/>
    <w:rsid w:val="00F8531D"/>
    <w:rsid w:val="00F85701"/>
    <w:rsid w:val="00F858F6"/>
    <w:rsid w:val="00F85953"/>
    <w:rsid w:val="00F85F3E"/>
    <w:rsid w:val="00F86555"/>
    <w:rsid w:val="00F872A2"/>
    <w:rsid w:val="00F8734A"/>
    <w:rsid w:val="00F8735C"/>
    <w:rsid w:val="00F875FF"/>
    <w:rsid w:val="00F87A7B"/>
    <w:rsid w:val="00F87C00"/>
    <w:rsid w:val="00F87EB0"/>
    <w:rsid w:val="00F900F4"/>
    <w:rsid w:val="00F9034C"/>
    <w:rsid w:val="00F90459"/>
    <w:rsid w:val="00F9082E"/>
    <w:rsid w:val="00F9099D"/>
    <w:rsid w:val="00F91198"/>
    <w:rsid w:val="00F9145F"/>
    <w:rsid w:val="00F91D5F"/>
    <w:rsid w:val="00F91E67"/>
    <w:rsid w:val="00F91F3C"/>
    <w:rsid w:val="00F92F16"/>
    <w:rsid w:val="00F92FDE"/>
    <w:rsid w:val="00F93169"/>
    <w:rsid w:val="00F9316E"/>
    <w:rsid w:val="00F93476"/>
    <w:rsid w:val="00F93606"/>
    <w:rsid w:val="00F936E0"/>
    <w:rsid w:val="00F936FE"/>
    <w:rsid w:val="00F938AA"/>
    <w:rsid w:val="00F93A0D"/>
    <w:rsid w:val="00F93AB8"/>
    <w:rsid w:val="00F93E24"/>
    <w:rsid w:val="00F940E7"/>
    <w:rsid w:val="00F94567"/>
    <w:rsid w:val="00F9481A"/>
    <w:rsid w:val="00F94E82"/>
    <w:rsid w:val="00F952B5"/>
    <w:rsid w:val="00F95333"/>
    <w:rsid w:val="00F9566A"/>
    <w:rsid w:val="00F96244"/>
    <w:rsid w:val="00F968AD"/>
    <w:rsid w:val="00F96A9A"/>
    <w:rsid w:val="00F96DA3"/>
    <w:rsid w:val="00F9750F"/>
    <w:rsid w:val="00FA00C7"/>
    <w:rsid w:val="00FA0541"/>
    <w:rsid w:val="00FA05CC"/>
    <w:rsid w:val="00FA05F2"/>
    <w:rsid w:val="00FA07D7"/>
    <w:rsid w:val="00FA136A"/>
    <w:rsid w:val="00FA14FC"/>
    <w:rsid w:val="00FA1F67"/>
    <w:rsid w:val="00FA2040"/>
    <w:rsid w:val="00FA22ED"/>
    <w:rsid w:val="00FA2804"/>
    <w:rsid w:val="00FA29C0"/>
    <w:rsid w:val="00FA2DBC"/>
    <w:rsid w:val="00FA33BA"/>
    <w:rsid w:val="00FA35B7"/>
    <w:rsid w:val="00FA3DF0"/>
    <w:rsid w:val="00FA4870"/>
    <w:rsid w:val="00FA4F95"/>
    <w:rsid w:val="00FA4FA4"/>
    <w:rsid w:val="00FA528F"/>
    <w:rsid w:val="00FA57EC"/>
    <w:rsid w:val="00FA5A60"/>
    <w:rsid w:val="00FA5E25"/>
    <w:rsid w:val="00FA5EDE"/>
    <w:rsid w:val="00FA5FD3"/>
    <w:rsid w:val="00FA6045"/>
    <w:rsid w:val="00FA674B"/>
    <w:rsid w:val="00FA6B60"/>
    <w:rsid w:val="00FA720E"/>
    <w:rsid w:val="00FA7624"/>
    <w:rsid w:val="00FA77EA"/>
    <w:rsid w:val="00FA7A08"/>
    <w:rsid w:val="00FA7A51"/>
    <w:rsid w:val="00FB0131"/>
    <w:rsid w:val="00FB0A60"/>
    <w:rsid w:val="00FB0B6E"/>
    <w:rsid w:val="00FB0C3C"/>
    <w:rsid w:val="00FB1196"/>
    <w:rsid w:val="00FB139D"/>
    <w:rsid w:val="00FB15CA"/>
    <w:rsid w:val="00FB1C17"/>
    <w:rsid w:val="00FB1DC9"/>
    <w:rsid w:val="00FB1EA9"/>
    <w:rsid w:val="00FB1F0E"/>
    <w:rsid w:val="00FB2596"/>
    <w:rsid w:val="00FB32D2"/>
    <w:rsid w:val="00FB371D"/>
    <w:rsid w:val="00FB3AF0"/>
    <w:rsid w:val="00FB3BC3"/>
    <w:rsid w:val="00FB421F"/>
    <w:rsid w:val="00FB4CD6"/>
    <w:rsid w:val="00FB4DD0"/>
    <w:rsid w:val="00FB5070"/>
    <w:rsid w:val="00FB51FB"/>
    <w:rsid w:val="00FB5596"/>
    <w:rsid w:val="00FB6180"/>
    <w:rsid w:val="00FB6839"/>
    <w:rsid w:val="00FB692F"/>
    <w:rsid w:val="00FB6FC8"/>
    <w:rsid w:val="00FB7713"/>
    <w:rsid w:val="00FB7905"/>
    <w:rsid w:val="00FB7F56"/>
    <w:rsid w:val="00FB7FE1"/>
    <w:rsid w:val="00FC00E4"/>
    <w:rsid w:val="00FC0138"/>
    <w:rsid w:val="00FC053A"/>
    <w:rsid w:val="00FC0623"/>
    <w:rsid w:val="00FC0641"/>
    <w:rsid w:val="00FC079F"/>
    <w:rsid w:val="00FC1371"/>
    <w:rsid w:val="00FC1C22"/>
    <w:rsid w:val="00FC26E7"/>
    <w:rsid w:val="00FC2DB5"/>
    <w:rsid w:val="00FC34C6"/>
    <w:rsid w:val="00FC389B"/>
    <w:rsid w:val="00FC38E9"/>
    <w:rsid w:val="00FC39C3"/>
    <w:rsid w:val="00FC3A4A"/>
    <w:rsid w:val="00FC426A"/>
    <w:rsid w:val="00FC4B09"/>
    <w:rsid w:val="00FC4D1F"/>
    <w:rsid w:val="00FC4DE5"/>
    <w:rsid w:val="00FC4E18"/>
    <w:rsid w:val="00FC4F87"/>
    <w:rsid w:val="00FC5437"/>
    <w:rsid w:val="00FC57BD"/>
    <w:rsid w:val="00FC5C1B"/>
    <w:rsid w:val="00FC62A1"/>
    <w:rsid w:val="00FC6B1F"/>
    <w:rsid w:val="00FC6C52"/>
    <w:rsid w:val="00FC6FD5"/>
    <w:rsid w:val="00FC7228"/>
    <w:rsid w:val="00FC72A5"/>
    <w:rsid w:val="00FC7388"/>
    <w:rsid w:val="00FC7401"/>
    <w:rsid w:val="00FC77DF"/>
    <w:rsid w:val="00FC7886"/>
    <w:rsid w:val="00FC790E"/>
    <w:rsid w:val="00FC7AA3"/>
    <w:rsid w:val="00FC7D8C"/>
    <w:rsid w:val="00FD0049"/>
    <w:rsid w:val="00FD005D"/>
    <w:rsid w:val="00FD0737"/>
    <w:rsid w:val="00FD0A44"/>
    <w:rsid w:val="00FD0E02"/>
    <w:rsid w:val="00FD0EAE"/>
    <w:rsid w:val="00FD117D"/>
    <w:rsid w:val="00FD183D"/>
    <w:rsid w:val="00FD1A3F"/>
    <w:rsid w:val="00FD1C29"/>
    <w:rsid w:val="00FD2247"/>
    <w:rsid w:val="00FD267B"/>
    <w:rsid w:val="00FD2824"/>
    <w:rsid w:val="00FD2A66"/>
    <w:rsid w:val="00FD2B62"/>
    <w:rsid w:val="00FD2C85"/>
    <w:rsid w:val="00FD2D78"/>
    <w:rsid w:val="00FD2DA9"/>
    <w:rsid w:val="00FD3442"/>
    <w:rsid w:val="00FD39AA"/>
    <w:rsid w:val="00FD3E80"/>
    <w:rsid w:val="00FD457E"/>
    <w:rsid w:val="00FD4848"/>
    <w:rsid w:val="00FD55B6"/>
    <w:rsid w:val="00FD60FA"/>
    <w:rsid w:val="00FD61D7"/>
    <w:rsid w:val="00FD6327"/>
    <w:rsid w:val="00FD6467"/>
    <w:rsid w:val="00FD6619"/>
    <w:rsid w:val="00FD6758"/>
    <w:rsid w:val="00FD696E"/>
    <w:rsid w:val="00FD69B8"/>
    <w:rsid w:val="00FD7090"/>
    <w:rsid w:val="00FD79D4"/>
    <w:rsid w:val="00FD7A93"/>
    <w:rsid w:val="00FD7FC3"/>
    <w:rsid w:val="00FE01C6"/>
    <w:rsid w:val="00FE01EE"/>
    <w:rsid w:val="00FE05A2"/>
    <w:rsid w:val="00FE0887"/>
    <w:rsid w:val="00FE0E71"/>
    <w:rsid w:val="00FE1E69"/>
    <w:rsid w:val="00FE255B"/>
    <w:rsid w:val="00FE2AD0"/>
    <w:rsid w:val="00FE2ED0"/>
    <w:rsid w:val="00FE3031"/>
    <w:rsid w:val="00FE3803"/>
    <w:rsid w:val="00FE3F82"/>
    <w:rsid w:val="00FE4154"/>
    <w:rsid w:val="00FE435D"/>
    <w:rsid w:val="00FE43F5"/>
    <w:rsid w:val="00FE4A7D"/>
    <w:rsid w:val="00FE4E05"/>
    <w:rsid w:val="00FE529D"/>
    <w:rsid w:val="00FE53EF"/>
    <w:rsid w:val="00FE5423"/>
    <w:rsid w:val="00FE5604"/>
    <w:rsid w:val="00FE5647"/>
    <w:rsid w:val="00FE6086"/>
    <w:rsid w:val="00FE64E2"/>
    <w:rsid w:val="00FE6B88"/>
    <w:rsid w:val="00FE6F92"/>
    <w:rsid w:val="00FE7B95"/>
    <w:rsid w:val="00FE7E0D"/>
    <w:rsid w:val="00FF01F0"/>
    <w:rsid w:val="00FF0215"/>
    <w:rsid w:val="00FF048E"/>
    <w:rsid w:val="00FF0B4F"/>
    <w:rsid w:val="00FF0F02"/>
    <w:rsid w:val="00FF1065"/>
    <w:rsid w:val="00FF1468"/>
    <w:rsid w:val="00FF16F7"/>
    <w:rsid w:val="00FF1A29"/>
    <w:rsid w:val="00FF1C35"/>
    <w:rsid w:val="00FF1DFB"/>
    <w:rsid w:val="00FF20DC"/>
    <w:rsid w:val="00FF26B2"/>
    <w:rsid w:val="00FF2E8A"/>
    <w:rsid w:val="00FF456C"/>
    <w:rsid w:val="00FF47CB"/>
    <w:rsid w:val="00FF4BC5"/>
    <w:rsid w:val="00FF51BB"/>
    <w:rsid w:val="00FF523C"/>
    <w:rsid w:val="00FF5E24"/>
    <w:rsid w:val="00FF6332"/>
    <w:rsid w:val="00FF66C6"/>
    <w:rsid w:val="00FF6822"/>
    <w:rsid w:val="00FF69BF"/>
    <w:rsid w:val="00FF69E2"/>
    <w:rsid w:val="00FF6B8B"/>
    <w:rsid w:val="00FF6DDA"/>
    <w:rsid w:val="00FF6E62"/>
    <w:rsid w:val="00FF72A2"/>
    <w:rsid w:val="00FF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8193"/>
    <o:shapelayout v:ext="edit">
      <o:idmap v:ext="edit" data="1"/>
    </o:shapelayout>
  </w:shapeDefaults>
  <w:decimalSymbol w:val="."/>
  <w:listSeparator w:val=","/>
  <w14:docId w14:val="18414721"/>
  <w15:docId w15:val="{3EBEA5E8-B692-4753-A3D3-AB609402F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1FA1"/>
    <w:pPr>
      <w:jc w:val="both"/>
    </w:pPr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195A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  <w14:numForm w14:val="lining"/>
      <w14:numSpacing w14:val="proportion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0796E"/>
    <w:pPr>
      <w:keepNext/>
      <w:keepLines/>
      <w:numPr>
        <w:ilvl w:val="1"/>
        <w:numId w:val="1"/>
      </w:numPr>
      <w:spacing w:before="240" w:after="240"/>
      <w:ind w:left="576"/>
      <w:outlineLvl w:val="1"/>
    </w:pPr>
    <w:rPr>
      <w:rFonts w:eastAsiaTheme="minorEastAsia" w:cstheme="majorBidi"/>
      <w:b/>
      <w:sz w:val="28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8559F"/>
    <w:pPr>
      <w:keepNext/>
      <w:keepLines/>
      <w:numPr>
        <w:ilvl w:val="2"/>
        <w:numId w:val="1"/>
      </w:numPr>
      <w:spacing w:before="40" w:after="0"/>
      <w:ind w:left="720"/>
      <w:outlineLvl w:val="2"/>
    </w:pPr>
    <w:rPr>
      <w:rFonts w:eastAsiaTheme="majorEastAsia" w:cstheme="majorBidi"/>
      <w:b/>
      <w:color w:val="000000" w:themeColor="text1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559F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52A1"/>
    <w:pPr>
      <w:keepNext/>
      <w:keepLines/>
      <w:numPr>
        <w:ilvl w:val="4"/>
        <w:numId w:val="1"/>
      </w:numPr>
      <w:spacing w:before="40" w:after="0"/>
      <w:ind w:left="1008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559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559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559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559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24657"/>
    <w:pPr>
      <w:autoSpaceDE w:val="0"/>
      <w:autoSpaceDN w:val="0"/>
      <w:adjustRightInd w:val="0"/>
      <w:spacing w:after="0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E7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E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64195A"/>
    <w:rPr>
      <w:rFonts w:asciiTheme="majorBidi" w:eastAsiaTheme="majorEastAsia" w:hAnsiTheme="majorBidi" w:cstheme="majorBidi"/>
      <w:b/>
      <w:color w:val="000000" w:themeColor="text1"/>
      <w:sz w:val="32"/>
      <w:szCs w:val="32"/>
      <w14:numForm w14:val="lining"/>
      <w14:numSpacing w14:val="proportional"/>
    </w:rPr>
  </w:style>
  <w:style w:type="character" w:customStyle="1" w:styleId="Heading2Char">
    <w:name w:val="Heading 2 Char"/>
    <w:basedOn w:val="DefaultParagraphFont"/>
    <w:link w:val="Heading2"/>
    <w:uiPriority w:val="9"/>
    <w:rsid w:val="0050796E"/>
    <w:rPr>
      <w:rFonts w:asciiTheme="majorBidi" w:eastAsiaTheme="minorEastAsia" w:hAnsiTheme="majorBidi" w:cstheme="majorBidi"/>
      <w:b/>
      <w:sz w:val="28"/>
      <w:szCs w:val="26"/>
      <w:lang w:val="en-CA"/>
    </w:rPr>
  </w:style>
  <w:style w:type="paragraph" w:styleId="ListParagraph">
    <w:name w:val="List Paragraph"/>
    <w:basedOn w:val="Normal"/>
    <w:uiPriority w:val="34"/>
    <w:qFormat/>
    <w:rsid w:val="00CC3F0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E7198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2752A1"/>
    <w:rPr>
      <w:rFonts w:asciiTheme="majorBidi" w:eastAsiaTheme="majorEastAsia" w:hAnsiTheme="majorBidi" w:cstheme="majorBidi"/>
      <w:b/>
      <w:color w:val="000000" w:themeColor="text1"/>
      <w:sz w:val="26"/>
      <w:szCs w:val="24"/>
    </w:rPr>
  </w:style>
  <w:style w:type="table" w:styleId="TableGrid">
    <w:name w:val="Table Grid"/>
    <w:basedOn w:val="TableNormal"/>
    <w:uiPriority w:val="39"/>
    <w:rsid w:val="001C732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E958D1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E958D1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E958D1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E958D1"/>
    <w:pPr>
      <w:spacing w:after="100"/>
      <w:ind w:left="440"/>
    </w:pPr>
    <w:rPr>
      <w:rFonts w:eastAsiaTheme="minorEastAsia" w:cs="Times New Roman"/>
    </w:rPr>
  </w:style>
  <w:style w:type="character" w:styleId="Hyperlink">
    <w:name w:val="Hyperlink"/>
    <w:basedOn w:val="DefaultParagraphFont"/>
    <w:uiPriority w:val="99"/>
    <w:unhideWhenUsed/>
    <w:rsid w:val="00E958D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5223"/>
    <w:rPr>
      <w:rFonts w:asciiTheme="majorBidi" w:eastAsiaTheme="majorEastAsia" w:hAnsiTheme="majorBidi" w:cstheme="majorBidi"/>
      <w:b/>
      <w:iCs/>
      <w:color w:val="000000" w:themeColor="text1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85B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85BCF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link w:val="NoSpacingChar"/>
    <w:uiPriority w:val="1"/>
    <w:qFormat/>
    <w:rsid w:val="00E359B6"/>
    <w:pPr>
      <w:spacing w:after="0"/>
    </w:pPr>
  </w:style>
  <w:style w:type="character" w:customStyle="1" w:styleId="Heading5Char">
    <w:name w:val="Heading 5 Char"/>
    <w:basedOn w:val="DefaultParagraphFont"/>
    <w:link w:val="Heading5"/>
    <w:uiPriority w:val="9"/>
    <w:rsid w:val="002752A1"/>
    <w:rPr>
      <w:rFonts w:asciiTheme="majorBidi" w:eastAsiaTheme="majorEastAsia" w:hAnsiTheme="majorBidi" w:cstheme="majorBidi"/>
      <w:color w:val="000000" w:themeColor="text1"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5F3564"/>
    <w:pPr>
      <w:keepNext/>
      <w:spacing w:after="200"/>
      <w:jc w:val="center"/>
    </w:pPr>
    <w:rPr>
      <w:rFonts w:cstheme="majorBidi"/>
      <w:b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41DA4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DA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41DA4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1DA4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961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61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6192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61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6192"/>
    <w:rPr>
      <w:rFonts w:asciiTheme="majorBidi" w:hAnsiTheme="maj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A062C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A062C"/>
    <w:rPr>
      <w:rFonts w:asciiTheme="majorBidi" w:hAnsi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559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559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559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55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1602F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602F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602F"/>
    <w:rPr>
      <w:vertAlign w:val="superscript"/>
    </w:rPr>
  </w:style>
  <w:style w:type="table" w:styleId="ListTable2">
    <w:name w:val="List Table 2"/>
    <w:basedOn w:val="TableNormal"/>
    <w:uiPriority w:val="47"/>
    <w:rsid w:val="00DB214B"/>
    <w:pPr>
      <w:spacing w:after="0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">
    <w:name w:val="Table"/>
    <w:basedOn w:val="Normal"/>
    <w:link w:val="TableChar"/>
    <w:autoRedefine/>
    <w:rsid w:val="00A71899"/>
    <w:pPr>
      <w:numPr>
        <w:numId w:val="2"/>
      </w:numPr>
      <w:jc w:val="center"/>
    </w:pPr>
    <w:rPr>
      <w:rFonts w:eastAsiaTheme="minorEastAsia"/>
      <w:b/>
      <w:sz w:val="18"/>
      <w:lang w:val="en-CA"/>
    </w:rPr>
  </w:style>
  <w:style w:type="character" w:customStyle="1" w:styleId="TableChar">
    <w:name w:val="Table Char"/>
    <w:basedOn w:val="DefaultParagraphFont"/>
    <w:link w:val="Table"/>
    <w:rsid w:val="00A71899"/>
    <w:rPr>
      <w:rFonts w:asciiTheme="majorBidi" w:eastAsiaTheme="minorEastAsia" w:hAnsiTheme="majorBidi"/>
      <w:b/>
      <w:sz w:val="18"/>
      <w:lang w:val="en-CA"/>
    </w:rPr>
  </w:style>
  <w:style w:type="table" w:styleId="PlainTable2">
    <w:name w:val="Plain Table 2"/>
    <w:basedOn w:val="TableNormal"/>
    <w:uiPriority w:val="42"/>
    <w:rsid w:val="00310925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34403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4403"/>
    <w:rPr>
      <w:rFonts w:asciiTheme="majorBidi" w:hAnsiTheme="majorBid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4403"/>
    <w:rPr>
      <w:vertAlign w:val="superscript"/>
    </w:rPr>
  </w:style>
  <w:style w:type="table" w:customStyle="1" w:styleId="PlainTable21">
    <w:name w:val="Plain Table 21"/>
    <w:basedOn w:val="TableNormal"/>
    <w:next w:val="PlainTable2"/>
    <w:uiPriority w:val="42"/>
    <w:rsid w:val="00C12367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SpacingChar">
    <w:name w:val="No Spacing Char"/>
    <w:basedOn w:val="DefaultParagraphFont"/>
    <w:link w:val="NoSpacing"/>
    <w:uiPriority w:val="1"/>
    <w:rsid w:val="00367AC7"/>
  </w:style>
  <w:style w:type="paragraph" w:styleId="TableofFigures">
    <w:name w:val="table of figures"/>
    <w:basedOn w:val="Normal"/>
    <w:next w:val="Normal"/>
    <w:uiPriority w:val="99"/>
    <w:unhideWhenUsed/>
    <w:rsid w:val="00983BB3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957BEE"/>
    <w:rPr>
      <w:color w:val="954F72" w:themeColor="followedHyperlink"/>
      <w:u w:val="single"/>
    </w:rPr>
  </w:style>
  <w:style w:type="paragraph" w:customStyle="1" w:styleId="Equationnumber">
    <w:name w:val="Equation number"/>
    <w:basedOn w:val="Normal"/>
    <w:link w:val="EquationnumberChar"/>
    <w:autoRedefine/>
    <w:qFormat/>
    <w:rsid w:val="00FC079F"/>
    <w:pPr>
      <w:numPr>
        <w:numId w:val="6"/>
      </w:numPr>
      <w:autoSpaceDE w:val="0"/>
      <w:autoSpaceDN w:val="0"/>
      <w:adjustRightInd w:val="0"/>
      <w:spacing w:after="0"/>
      <w:jc w:val="center"/>
    </w:pPr>
    <w:rPr>
      <w:rFonts w:cstheme="majorBidi"/>
    </w:rPr>
  </w:style>
  <w:style w:type="character" w:customStyle="1" w:styleId="EquationnumberChar">
    <w:name w:val="Equation number Char"/>
    <w:basedOn w:val="DefaultParagraphFont"/>
    <w:link w:val="Equationnumber"/>
    <w:rsid w:val="00FC079F"/>
    <w:rPr>
      <w:rFonts w:asciiTheme="majorBidi" w:hAnsiTheme="majorBidi" w:cstheme="majorBidi"/>
      <w:sz w:val="24"/>
    </w:rPr>
  </w:style>
  <w:style w:type="character" w:customStyle="1" w:styleId="nd-word">
    <w:name w:val="nd-word"/>
    <w:basedOn w:val="DefaultParagraphFont"/>
    <w:rsid w:val="00794676"/>
  </w:style>
  <w:style w:type="character" w:customStyle="1" w:styleId="fontstyle01">
    <w:name w:val="fontstyle01"/>
    <w:basedOn w:val="DefaultParagraphFont"/>
    <w:rsid w:val="009071F0"/>
    <w:rPr>
      <w:rFonts w:ascii="TimesLTStd-Roman" w:hAnsi="TimesLTStd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DA54CC"/>
    <w:rPr>
      <w:rFonts w:ascii="MT-Extra" w:hAnsi="MT-Extr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DA54CC"/>
    <w:rPr>
      <w:rFonts w:ascii="TimesLTStd-Italic" w:hAnsi="TimesLTStd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DA54CC"/>
    <w:rPr>
      <w:rFonts w:ascii="SymbolMT" w:hAnsi="SymbolMT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FB51FB"/>
    <w:rPr>
      <w:rFonts w:ascii="AdvTT5235d5a9+20" w:hAnsi="AdvTT5235d5a9+20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fontstyle61">
    <w:name w:val="fontstyle61"/>
    <w:basedOn w:val="DefaultParagraphFont"/>
    <w:rsid w:val="00FB51FB"/>
    <w:rPr>
      <w:rFonts w:ascii="AdvTT94c8263f.I+03" w:hAnsi="AdvTT94c8263f.I+03" w:hint="default"/>
      <w:b w:val="0"/>
      <w:bCs w:val="0"/>
      <w:i w:val="0"/>
      <w:iCs w:val="0"/>
      <w:color w:val="242021"/>
      <w:sz w:val="12"/>
      <w:szCs w:val="12"/>
    </w:rPr>
  </w:style>
  <w:style w:type="paragraph" w:customStyle="1" w:styleId="msonormal0">
    <w:name w:val="msonormal"/>
    <w:basedOn w:val="Normal"/>
    <w:rsid w:val="001C7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val="en-CA" w:eastAsia="en-CA"/>
    </w:rPr>
  </w:style>
  <w:style w:type="character" w:customStyle="1" w:styleId="sr-only">
    <w:name w:val="sr-only"/>
    <w:basedOn w:val="DefaultParagraphFont"/>
    <w:rsid w:val="00DC4BF9"/>
  </w:style>
  <w:style w:type="character" w:customStyle="1" w:styleId="text">
    <w:name w:val="text"/>
    <w:basedOn w:val="DefaultParagraphFont"/>
    <w:rsid w:val="00DC4BF9"/>
  </w:style>
  <w:style w:type="character" w:customStyle="1" w:styleId="fontstyle11">
    <w:name w:val="fontstyle11"/>
    <w:basedOn w:val="DefaultParagraphFont"/>
    <w:rsid w:val="00D3536D"/>
    <w:rPr>
      <w:rFonts w:ascii="TimesLTStd-Italic" w:hAnsi="TimesLTStd-Italic" w:hint="default"/>
      <w:b w:val="0"/>
      <w:bCs w:val="0"/>
      <w:i/>
      <w:iCs/>
      <w:color w:val="000000"/>
      <w:sz w:val="12"/>
      <w:szCs w:val="12"/>
    </w:rPr>
  </w:style>
  <w:style w:type="character" w:styleId="UnresolvedMention">
    <w:name w:val="Unresolved Mention"/>
    <w:basedOn w:val="DefaultParagraphFont"/>
    <w:uiPriority w:val="99"/>
    <w:semiHidden/>
    <w:unhideWhenUsed/>
    <w:rsid w:val="009C6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1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4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39133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0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0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4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70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2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23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3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9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36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76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9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86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4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39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40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4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58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9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24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21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50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9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61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35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8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6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59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99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66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2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80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7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25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03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19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66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42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85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85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9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65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1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37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27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7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17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3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96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6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427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77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3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0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7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91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23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09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0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25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7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8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1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977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27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7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62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91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2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2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5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1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06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98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3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23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41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02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5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438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2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97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3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32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98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03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9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08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67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4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26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3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1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24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0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0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57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00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90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0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1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6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66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1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65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38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71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6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7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0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1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71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1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26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31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58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269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85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00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26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5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8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5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7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22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3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44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6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2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8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8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11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9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5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17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03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4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4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03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68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3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6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15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09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35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74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87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3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52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80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6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66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33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56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46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33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50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13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58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65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35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0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9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94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68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4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9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2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88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45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86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1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5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92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98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39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00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05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3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3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2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74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52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46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37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06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1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7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1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85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39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8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3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50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26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17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66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8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29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8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8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2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39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42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5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5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86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13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94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16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74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2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20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5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8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23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07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3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7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77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52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49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3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7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71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89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0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4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87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4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8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62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413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8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12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66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7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46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7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3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4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12578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1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78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449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506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6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0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3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9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32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7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4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21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10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45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69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97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06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0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5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513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67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9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9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3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43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42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40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1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168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02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9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44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4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54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7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72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34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11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66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4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8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9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8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29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20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54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54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13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167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2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45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11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1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3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61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325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755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9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3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86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71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99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34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2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07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58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44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40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2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9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04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2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0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5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4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32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4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3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86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88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18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1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2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2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5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1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90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92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94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4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6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64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52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3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54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0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4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22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91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3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83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53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26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10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7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85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9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62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05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074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2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3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53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8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1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21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3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5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8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2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49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5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84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05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87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4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62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9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7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38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8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02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0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55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82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323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8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2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9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8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07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62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89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2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01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97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9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3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2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0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1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0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19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31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7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4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0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63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5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8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2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56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9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5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78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89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94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7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9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2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77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1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08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0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62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6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1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8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4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3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27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8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0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33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5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88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9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9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66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9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9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5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31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76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49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22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37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29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556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1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27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1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8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1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67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93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27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10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78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1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9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63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3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497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0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35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4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5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80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8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14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1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55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816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45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6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23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4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55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86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9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0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57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08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30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5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8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9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42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4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7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33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9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38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4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82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73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5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8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033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7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8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4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5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3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24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923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1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73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44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99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15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36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42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8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36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84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9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0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07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8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8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8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0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4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15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30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0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5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75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9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5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80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8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9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19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00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4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9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7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70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16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98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3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23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28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0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2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31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3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47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97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8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2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93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99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2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83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5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84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8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0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1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4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29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04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1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71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9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36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88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7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01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6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6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61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58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51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11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5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0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5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03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4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49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46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2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9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5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80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8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4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95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90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80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99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77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0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2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09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9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407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5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8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94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9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49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32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1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5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65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1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3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0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8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3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7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18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28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86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343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6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32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3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76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84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6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1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33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1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34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1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3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37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4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7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42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767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15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09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29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25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35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6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5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14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39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5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8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41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0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9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34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76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8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7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43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75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60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31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5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62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0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63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191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9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96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3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74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84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21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64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32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63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08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96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07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8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0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87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8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4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721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602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8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9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064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9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8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634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7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1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97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2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6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2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4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8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9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51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8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15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4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172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9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2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8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29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92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90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3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5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684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02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1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2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31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7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2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42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5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8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4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0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48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3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98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3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81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0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19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50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247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40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33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2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14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4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86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40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7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4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24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8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7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9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37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19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18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65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08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9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19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4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8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8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78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73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462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6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49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15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205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41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3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3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1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02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5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2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2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63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0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31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58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30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54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0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80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3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00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61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5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10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36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56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2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8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1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66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9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59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2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06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66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54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3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3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6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90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9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49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40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0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7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1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48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3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3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6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2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22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34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22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83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51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9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2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72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1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09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87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95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56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36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66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1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2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1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11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9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7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1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10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37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80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23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15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5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99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81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50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8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42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38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82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2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66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9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21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2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93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90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94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150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69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6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175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44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93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7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36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05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6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DFA315-A07E-451E-9EBA-5BD9FC81AD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860</TotalTime>
  <Pages>6</Pages>
  <Words>62</Words>
  <Characters>589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ooz Jadidi</dc:creator>
  <cp:keywords/>
  <dc:description/>
  <cp:lastModifiedBy>Behrooz Jadidi</cp:lastModifiedBy>
  <cp:revision>4280</cp:revision>
  <cp:lastPrinted>2020-05-27T19:18:00Z</cp:lastPrinted>
  <dcterms:created xsi:type="dcterms:W3CDTF">2018-06-28T16:31:00Z</dcterms:created>
  <dcterms:modified xsi:type="dcterms:W3CDTF">2020-07-09T0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0bffbb-84e2-3235-9440-d9eacd06e98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